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192E23" w14:textId="23649BF6" w:rsidR="00AB3741" w:rsidRPr="00E53D87" w:rsidRDefault="00AB3741" w:rsidP="00AB3741">
      <w:pPr>
        <w:ind w:left="720" w:hanging="360"/>
        <w:jc w:val="center"/>
        <w:rPr>
          <w:rFonts w:ascii="Times New Roman" w:hAnsi="Times New Roman" w:cs="Times New Roman"/>
          <w:b/>
          <w:sz w:val="28"/>
          <w:szCs w:val="28"/>
        </w:rPr>
      </w:pPr>
      <w:r w:rsidRPr="00E53D87">
        <w:rPr>
          <w:rFonts w:ascii="Times New Roman" w:hAnsi="Times New Roman" w:cs="Times New Roman"/>
          <w:b/>
          <w:sz w:val="28"/>
          <w:szCs w:val="28"/>
        </w:rPr>
        <w:t>Perilaku Hidup Bersih dan Sehat (PHBS) Keluarga Pemulung di Lapak Rosok Babarsari</w:t>
      </w:r>
      <w:r>
        <w:rPr>
          <w:rFonts w:ascii="Times New Roman" w:hAnsi="Times New Roman" w:cs="Times New Roman"/>
          <w:b/>
          <w:sz w:val="28"/>
          <w:szCs w:val="28"/>
        </w:rPr>
        <w:t>, Sleman.</w:t>
      </w:r>
    </w:p>
    <w:p w14:paraId="5F0BC3C3" w14:textId="77777777" w:rsidR="00AB3741" w:rsidRPr="00E53D87" w:rsidRDefault="00AB3741" w:rsidP="00AB3741">
      <w:pPr>
        <w:ind w:left="720" w:hanging="360"/>
        <w:jc w:val="center"/>
        <w:rPr>
          <w:rFonts w:ascii="Times New Roman" w:hAnsi="Times New Roman" w:cs="Times New Roman"/>
          <w:b/>
          <w:sz w:val="28"/>
          <w:szCs w:val="28"/>
        </w:rPr>
      </w:pPr>
    </w:p>
    <w:p w14:paraId="616201E1" w14:textId="77777777" w:rsidR="00AB3741" w:rsidRPr="0016679F" w:rsidRDefault="00AB3741" w:rsidP="00AB3741">
      <w:pPr>
        <w:ind w:left="720" w:hanging="360"/>
        <w:jc w:val="center"/>
        <w:rPr>
          <w:rFonts w:ascii="Times New Roman" w:hAnsi="Times New Roman" w:cs="Times New Roman"/>
        </w:rPr>
      </w:pPr>
      <w:r w:rsidRPr="0016679F">
        <w:rPr>
          <w:rFonts w:ascii="Times New Roman" w:hAnsi="Times New Roman" w:cs="Times New Roman"/>
        </w:rPr>
        <w:t>Raka Galih Sajiwo</w:t>
      </w:r>
    </w:p>
    <w:p w14:paraId="07EF001D" w14:textId="77777777" w:rsidR="00AB3741" w:rsidRPr="0016679F" w:rsidRDefault="00AB3741" w:rsidP="00AB3741">
      <w:pPr>
        <w:ind w:left="720" w:hanging="360"/>
        <w:jc w:val="center"/>
        <w:rPr>
          <w:rFonts w:ascii="Times New Roman" w:hAnsi="Times New Roman" w:cs="Times New Roman"/>
        </w:rPr>
      </w:pPr>
      <w:r w:rsidRPr="0016679F">
        <w:rPr>
          <w:rFonts w:ascii="Times New Roman" w:hAnsi="Times New Roman" w:cs="Times New Roman"/>
        </w:rPr>
        <w:t>Pascasarjana Universitas Islam Negeri Sunan Kalijaga Yogyakarta</w:t>
      </w:r>
    </w:p>
    <w:p w14:paraId="76E4172C" w14:textId="77777777" w:rsidR="00AB3741" w:rsidRDefault="00D05FC9" w:rsidP="00AB3741">
      <w:pPr>
        <w:ind w:left="720" w:hanging="360"/>
        <w:jc w:val="center"/>
        <w:rPr>
          <w:rFonts w:ascii="Times New Roman" w:hAnsi="Times New Roman" w:cs="Times New Roman"/>
        </w:rPr>
      </w:pPr>
      <w:hyperlink r:id="rId7" w:history="1">
        <w:r w:rsidR="00AB3741" w:rsidRPr="0016679F">
          <w:rPr>
            <w:rStyle w:val="Hyperlink"/>
            <w:rFonts w:ascii="Times New Roman" w:hAnsi="Times New Roman" w:cs="Times New Roman"/>
          </w:rPr>
          <w:t>sajiworaka@gmail.com</w:t>
        </w:r>
      </w:hyperlink>
    </w:p>
    <w:p w14:paraId="2759ED7E" w14:textId="77777777" w:rsidR="00AB3741" w:rsidRDefault="00AB3741" w:rsidP="00AB3741">
      <w:pPr>
        <w:ind w:left="720" w:hanging="360"/>
        <w:rPr>
          <w:rFonts w:ascii="Times New Roman" w:hAnsi="Times New Roman" w:cs="Times New Roman"/>
        </w:rPr>
      </w:pPr>
    </w:p>
    <w:p w14:paraId="3FF8D403" w14:textId="77777777" w:rsidR="00AB3741" w:rsidRDefault="00AB3741" w:rsidP="00C836BC">
      <w:pPr>
        <w:ind w:left="720" w:hanging="360"/>
        <w:jc w:val="center"/>
        <w:rPr>
          <w:rFonts w:ascii="Times New Roman" w:hAnsi="Times New Roman" w:cs="Times New Roman"/>
          <w:b/>
        </w:rPr>
      </w:pPr>
      <w:r>
        <w:rPr>
          <w:rFonts w:ascii="Times New Roman" w:hAnsi="Times New Roman" w:cs="Times New Roman"/>
          <w:b/>
        </w:rPr>
        <w:t>Abstrak</w:t>
      </w:r>
    </w:p>
    <w:p w14:paraId="47EA5DBE" w14:textId="24ABCB27" w:rsidR="00AB3741" w:rsidRDefault="00AB3741" w:rsidP="00127ABC">
      <w:pPr>
        <w:spacing w:line="240" w:lineRule="auto"/>
        <w:ind w:left="720" w:hanging="360"/>
        <w:jc w:val="both"/>
        <w:rPr>
          <w:rFonts w:ascii="Times New Roman" w:hAnsi="Times New Roman" w:cs="Times New Roman"/>
        </w:rPr>
      </w:pPr>
      <w:r>
        <w:rPr>
          <w:rFonts w:ascii="Times New Roman" w:hAnsi="Times New Roman" w:cs="Times New Roman"/>
          <w:b/>
        </w:rPr>
        <w:tab/>
      </w:r>
      <w:r>
        <w:rPr>
          <w:rFonts w:ascii="Times New Roman" w:hAnsi="Times New Roman" w:cs="Times New Roman"/>
          <w:b/>
        </w:rPr>
        <w:tab/>
      </w:r>
      <w:r>
        <w:rPr>
          <w:rFonts w:ascii="Times New Roman" w:hAnsi="Times New Roman" w:cs="Times New Roman"/>
        </w:rPr>
        <w:t>Setiap keluarga pasti menginginkan adanya lingkungan yang bersih dan sehat. Taraf untuk mencapai kesejaht</w:t>
      </w:r>
      <w:r w:rsidR="006A2714">
        <w:rPr>
          <w:rFonts w:ascii="Times New Roman" w:hAnsi="Times New Roman" w:cs="Times New Roman"/>
        </w:rPr>
        <w:t>e</w:t>
      </w:r>
      <w:r>
        <w:rPr>
          <w:rFonts w:ascii="Times New Roman" w:hAnsi="Times New Roman" w:cs="Times New Roman"/>
        </w:rPr>
        <w:t>raan sosial juga bisa dilalui lewat perilaku yang mencerminkan kebersihan terhadap lingkungannya. Hal ini pun berlaku juga</w:t>
      </w:r>
      <w:r w:rsidR="003739D0">
        <w:rPr>
          <w:rFonts w:ascii="Times New Roman" w:hAnsi="Times New Roman" w:cs="Times New Roman"/>
        </w:rPr>
        <w:t xml:space="preserve"> </w:t>
      </w:r>
      <w:r>
        <w:rPr>
          <w:rFonts w:ascii="Times New Roman" w:hAnsi="Times New Roman" w:cs="Times New Roman"/>
        </w:rPr>
        <w:t>pada keluarga pemulung di lapak rosok Babarsari.</w:t>
      </w:r>
      <w:r w:rsidR="00127ABC">
        <w:rPr>
          <w:rFonts w:ascii="Times New Roman" w:hAnsi="Times New Roman" w:cs="Times New Roman"/>
        </w:rPr>
        <w:t xml:space="preserve"> Dalam konteks ini, penelitian dilakukan di lapak rosok Babarsari</w:t>
      </w:r>
      <w:r w:rsidR="00266C16">
        <w:rPr>
          <w:rFonts w:ascii="Times New Roman" w:hAnsi="Times New Roman" w:cs="Times New Roman"/>
        </w:rPr>
        <w:t xml:space="preserve"> </w:t>
      </w:r>
      <w:r w:rsidR="00127ABC">
        <w:rPr>
          <w:rFonts w:ascii="Times New Roman" w:hAnsi="Times New Roman" w:cs="Times New Roman"/>
        </w:rPr>
        <w:t>dengan jenis penelitian lapangan serta bersifat deskriptif kualitatif.</w:t>
      </w:r>
      <w:r>
        <w:rPr>
          <w:rFonts w:ascii="Times New Roman" w:hAnsi="Times New Roman" w:cs="Times New Roman"/>
        </w:rPr>
        <w:t xml:space="preserve"> Mereka yang berprofesi sebagai pemulung tidak mengenali perilaku hidup bersih dan sehat atau PHBS. Mereka sudah terbiasa dengan kehidupan lingkungan yang bisa dikatakan tidak mendukung keberlangsungan</w:t>
      </w:r>
      <w:r w:rsidR="00BB3B7E">
        <w:rPr>
          <w:rFonts w:ascii="Times New Roman" w:hAnsi="Times New Roman" w:cs="Times New Roman"/>
        </w:rPr>
        <w:t xml:space="preserve"> </w:t>
      </w:r>
      <w:r w:rsidR="00624D45">
        <w:rPr>
          <w:rFonts w:ascii="Times New Roman" w:hAnsi="Times New Roman" w:cs="Times New Roman"/>
        </w:rPr>
        <w:t xml:space="preserve">hidup </w:t>
      </w:r>
      <w:r>
        <w:rPr>
          <w:rFonts w:ascii="Times New Roman" w:hAnsi="Times New Roman" w:cs="Times New Roman"/>
        </w:rPr>
        <w:t>anak-anaknya.</w:t>
      </w:r>
      <w:r w:rsidR="00266C16">
        <w:rPr>
          <w:rFonts w:ascii="Times New Roman" w:hAnsi="Times New Roman" w:cs="Times New Roman"/>
        </w:rPr>
        <w:t xml:space="preserve"> </w:t>
      </w:r>
      <w:r>
        <w:rPr>
          <w:rFonts w:ascii="Times New Roman" w:hAnsi="Times New Roman" w:cs="Times New Roman"/>
        </w:rPr>
        <w:t>Lingkungan yang penuh dengan sampah sudah menjadi pemandangan biasa mereka.</w:t>
      </w:r>
      <w:r w:rsidR="00266C16">
        <w:rPr>
          <w:rFonts w:ascii="Times New Roman" w:hAnsi="Times New Roman" w:cs="Times New Roman"/>
        </w:rPr>
        <w:t xml:space="preserve"> Untuk menganilisis PHBS ini digunakan teori Abraham Maslow tentang teori Hir</w:t>
      </w:r>
      <w:r w:rsidR="006A2714">
        <w:rPr>
          <w:rFonts w:ascii="Times New Roman" w:hAnsi="Times New Roman" w:cs="Times New Roman"/>
        </w:rPr>
        <w:t>e</w:t>
      </w:r>
      <w:r w:rsidR="00266C16">
        <w:rPr>
          <w:rFonts w:ascii="Times New Roman" w:hAnsi="Times New Roman" w:cs="Times New Roman"/>
        </w:rPr>
        <w:t>arki Kebutuhan Manusia.</w:t>
      </w:r>
      <w:r w:rsidR="000513BB">
        <w:rPr>
          <w:rFonts w:ascii="Times New Roman" w:hAnsi="Times New Roman" w:cs="Times New Roman"/>
        </w:rPr>
        <w:t xml:space="preserve"> Hasil penelitian ini ya</w:t>
      </w:r>
      <w:r w:rsidR="006A2714">
        <w:rPr>
          <w:rFonts w:ascii="Times New Roman" w:hAnsi="Times New Roman" w:cs="Times New Roman"/>
        </w:rPr>
        <w:t>itu</w:t>
      </w:r>
      <w:r w:rsidR="000513BB">
        <w:rPr>
          <w:rFonts w:ascii="Times New Roman" w:hAnsi="Times New Roman" w:cs="Times New Roman"/>
        </w:rPr>
        <w:t xml:space="preserve"> </w:t>
      </w:r>
      <w:r>
        <w:rPr>
          <w:rFonts w:ascii="Times New Roman" w:hAnsi="Times New Roman" w:cs="Times New Roman"/>
        </w:rPr>
        <w:t>mereka selain tidak mengenal perilaku hidup bersih, keluarga pemulung di lapak rosok Babarsari ini memiliki kehidupan sosial yang baik. Interaksi sosial komunikasi antar keluarga pemulung di lapak rosok ini</w:t>
      </w:r>
      <w:r w:rsidR="00ED0043">
        <w:rPr>
          <w:rFonts w:ascii="Times New Roman" w:hAnsi="Times New Roman" w:cs="Times New Roman"/>
        </w:rPr>
        <w:t xml:space="preserve"> </w:t>
      </w:r>
      <w:r w:rsidR="006A2714">
        <w:rPr>
          <w:rFonts w:ascii="Times New Roman" w:hAnsi="Times New Roman" w:cs="Times New Roman"/>
        </w:rPr>
        <w:t xml:space="preserve">terjadi </w:t>
      </w:r>
      <w:r>
        <w:rPr>
          <w:rFonts w:ascii="Times New Roman" w:hAnsi="Times New Roman" w:cs="Times New Roman"/>
        </w:rPr>
        <w:t>saling mendukung, bercerita, berkeluh kesah</w:t>
      </w:r>
      <w:r w:rsidR="00124483">
        <w:rPr>
          <w:rFonts w:ascii="Times New Roman" w:hAnsi="Times New Roman" w:cs="Times New Roman"/>
        </w:rPr>
        <w:t xml:space="preserve"> dan </w:t>
      </w:r>
      <w:r>
        <w:rPr>
          <w:rFonts w:ascii="Times New Roman" w:hAnsi="Times New Roman" w:cs="Times New Roman"/>
        </w:rPr>
        <w:t xml:space="preserve">kerja sama. </w:t>
      </w:r>
    </w:p>
    <w:p w14:paraId="7B28890B" w14:textId="5EE369D0" w:rsidR="00AB3741" w:rsidRPr="00116FC7" w:rsidRDefault="00AB3741" w:rsidP="00116FC7">
      <w:pPr>
        <w:spacing w:line="240" w:lineRule="auto"/>
        <w:ind w:left="720" w:hanging="360"/>
        <w:jc w:val="both"/>
        <w:rPr>
          <w:rFonts w:ascii="Times New Roman" w:hAnsi="Times New Roman" w:cs="Times New Roman"/>
          <w:b/>
        </w:rPr>
      </w:pPr>
      <w:r>
        <w:rPr>
          <w:rFonts w:ascii="Times New Roman" w:hAnsi="Times New Roman" w:cs="Times New Roman"/>
          <w:b/>
        </w:rPr>
        <w:t>Kata Kunci</w:t>
      </w:r>
      <w:r w:rsidR="00116FC7">
        <w:rPr>
          <w:rFonts w:ascii="Times New Roman" w:hAnsi="Times New Roman" w:cs="Times New Roman"/>
          <w:b/>
        </w:rPr>
        <w:t xml:space="preserve">: </w:t>
      </w:r>
      <w:r>
        <w:rPr>
          <w:rFonts w:ascii="Times New Roman" w:hAnsi="Times New Roman" w:cs="Times New Roman"/>
        </w:rPr>
        <w:t>Kesejahteraan Sosial, Keluarga, Pemulung, PHBS</w:t>
      </w:r>
    </w:p>
    <w:p w14:paraId="03ACEB96" w14:textId="77777777" w:rsidR="00C836BC" w:rsidRDefault="00C836BC" w:rsidP="00AB3741">
      <w:pPr>
        <w:spacing w:line="240" w:lineRule="auto"/>
        <w:ind w:left="720" w:hanging="360"/>
        <w:jc w:val="both"/>
        <w:rPr>
          <w:rFonts w:ascii="Times New Roman" w:hAnsi="Times New Roman" w:cs="Times New Roman"/>
        </w:rPr>
      </w:pPr>
    </w:p>
    <w:p w14:paraId="06877BBF" w14:textId="23762C6E" w:rsidR="002F420B" w:rsidRDefault="00BF14ED" w:rsidP="00C836BC">
      <w:pPr>
        <w:spacing w:line="240" w:lineRule="auto"/>
        <w:ind w:left="720" w:hanging="360"/>
        <w:jc w:val="center"/>
        <w:rPr>
          <w:rFonts w:ascii="Times New Roman" w:hAnsi="Times New Roman" w:cs="Times New Roman"/>
          <w:b/>
          <w:i/>
        </w:rPr>
      </w:pPr>
      <w:r>
        <w:rPr>
          <w:rFonts w:ascii="Times New Roman" w:hAnsi="Times New Roman" w:cs="Times New Roman"/>
          <w:b/>
          <w:i/>
        </w:rPr>
        <w:t>Abstract</w:t>
      </w:r>
    </w:p>
    <w:p w14:paraId="21779B49" w14:textId="24A32484" w:rsidR="00C836BC" w:rsidRDefault="00C836BC" w:rsidP="00C836BC">
      <w:pPr>
        <w:spacing w:line="240" w:lineRule="auto"/>
        <w:ind w:left="720" w:hanging="360"/>
        <w:jc w:val="both"/>
        <w:rPr>
          <w:rFonts w:ascii="Times New Roman" w:hAnsi="Times New Roman" w:cs="Times New Roman"/>
        </w:rPr>
      </w:pPr>
      <w:r>
        <w:rPr>
          <w:rFonts w:ascii="Times New Roman" w:hAnsi="Times New Roman" w:cs="Times New Roman"/>
          <w:b/>
        </w:rPr>
        <w:tab/>
      </w:r>
      <w:r>
        <w:rPr>
          <w:rFonts w:ascii="Times New Roman" w:hAnsi="Times New Roman" w:cs="Times New Roman"/>
          <w:b/>
        </w:rPr>
        <w:tab/>
      </w:r>
      <w:r w:rsidRPr="00C836BC">
        <w:rPr>
          <w:rFonts w:ascii="Times New Roman" w:hAnsi="Times New Roman" w:cs="Times New Roman"/>
        </w:rPr>
        <w:t xml:space="preserve">Every family would want a clean and healthy environment. The level of achieving social welfare can also be passed through behaviors that reflect cleanliness of the environment. This also applies to scavenger families in Babarsari's shanties. In this context, the research was conducted in Babarsari's shanties in the type of field research and was descriptive qualitative in nature. Those who work as scavengers do not recognize clean and healthy living behaviors or PHBS. They are used to environmental life which can be said to not support the survival of their children. An environment full of garbage has </w:t>
      </w:r>
      <w:proofErr w:type="gramStart"/>
      <w:r w:rsidRPr="00C836BC">
        <w:rPr>
          <w:rFonts w:ascii="Times New Roman" w:hAnsi="Times New Roman" w:cs="Times New Roman"/>
        </w:rPr>
        <w:t>become</w:t>
      </w:r>
      <w:proofErr w:type="gramEnd"/>
      <w:r w:rsidRPr="00C836BC">
        <w:rPr>
          <w:rFonts w:ascii="Times New Roman" w:hAnsi="Times New Roman" w:cs="Times New Roman"/>
        </w:rPr>
        <w:t xml:space="preserve"> their usual sight. To analyze PHBS, Abraham Maslow's theory of Hirearki's theory of Human Needs is used. The results of this study are that in addition to not knowing clean living behavior, the scavenger families in Babarsari's shanties have a good social life. The social interaction of communication between scavenger families in these shanties is mutual support, storytelling, complaints</w:t>
      </w:r>
      <w:r w:rsidR="00124483">
        <w:rPr>
          <w:rFonts w:ascii="Times New Roman" w:hAnsi="Times New Roman" w:cs="Times New Roman"/>
        </w:rPr>
        <w:t xml:space="preserve"> and </w:t>
      </w:r>
      <w:r w:rsidRPr="00C836BC">
        <w:rPr>
          <w:rFonts w:ascii="Times New Roman" w:hAnsi="Times New Roman" w:cs="Times New Roman"/>
        </w:rPr>
        <w:t>cooperation.</w:t>
      </w:r>
    </w:p>
    <w:p w14:paraId="1A5BBBA9" w14:textId="245B41A6" w:rsidR="00116FC7" w:rsidRPr="00116FC7" w:rsidRDefault="00116FC7" w:rsidP="00C836BC">
      <w:pPr>
        <w:spacing w:line="240" w:lineRule="auto"/>
        <w:ind w:left="720" w:hanging="360"/>
        <w:jc w:val="both"/>
        <w:rPr>
          <w:rFonts w:ascii="Times New Roman" w:hAnsi="Times New Roman" w:cs="Times New Roman"/>
          <w:b/>
          <w:i/>
        </w:rPr>
      </w:pPr>
      <w:r>
        <w:rPr>
          <w:rFonts w:ascii="Times New Roman" w:hAnsi="Times New Roman" w:cs="Times New Roman"/>
          <w:b/>
          <w:i/>
        </w:rPr>
        <w:t>Keywords: Social Welfare, Family, Scavenger, Healthy Living Behaviors</w:t>
      </w:r>
    </w:p>
    <w:p w14:paraId="65A9D3C2" w14:textId="77486899" w:rsidR="00BF14ED" w:rsidRPr="00C836BC" w:rsidRDefault="00BF14ED" w:rsidP="00C836BC">
      <w:pPr>
        <w:spacing w:line="240" w:lineRule="auto"/>
        <w:ind w:left="720" w:hanging="360"/>
        <w:jc w:val="both"/>
        <w:rPr>
          <w:rFonts w:ascii="Times New Roman" w:hAnsi="Times New Roman" w:cs="Times New Roman"/>
        </w:rPr>
      </w:pPr>
      <w:r w:rsidRPr="00C836BC">
        <w:rPr>
          <w:rFonts w:ascii="Times New Roman" w:hAnsi="Times New Roman" w:cs="Times New Roman"/>
          <w:i/>
        </w:rPr>
        <w:tab/>
      </w:r>
      <w:r w:rsidRPr="00C836BC">
        <w:rPr>
          <w:rFonts w:ascii="Times New Roman" w:hAnsi="Times New Roman" w:cs="Times New Roman"/>
        </w:rPr>
        <w:tab/>
      </w:r>
    </w:p>
    <w:p w14:paraId="2FE1A3A7" w14:textId="77777777" w:rsidR="00C836BC" w:rsidRPr="00BF14ED" w:rsidRDefault="00C836BC" w:rsidP="00AB3741">
      <w:pPr>
        <w:spacing w:line="240" w:lineRule="auto"/>
        <w:ind w:left="720" w:hanging="360"/>
        <w:jc w:val="both"/>
        <w:rPr>
          <w:rFonts w:ascii="Times New Roman" w:hAnsi="Times New Roman" w:cs="Times New Roman"/>
          <w:b/>
        </w:rPr>
      </w:pPr>
    </w:p>
    <w:p w14:paraId="5D1E52EC" w14:textId="77777777" w:rsidR="00AB3741" w:rsidRDefault="00AB3741" w:rsidP="00AB3741">
      <w:pPr>
        <w:ind w:left="720" w:hanging="360"/>
      </w:pPr>
    </w:p>
    <w:p w14:paraId="6F5FFF2C" w14:textId="77777777" w:rsidR="00AB3741" w:rsidRPr="00E53D87" w:rsidRDefault="00AB3741" w:rsidP="00AB3741">
      <w:pPr>
        <w:pStyle w:val="ListParagraph"/>
        <w:numPr>
          <w:ilvl w:val="0"/>
          <w:numId w:val="1"/>
        </w:numPr>
        <w:rPr>
          <w:rFonts w:ascii="Times New Roman" w:hAnsi="Times New Roman" w:cs="Times New Roman"/>
          <w:b/>
        </w:rPr>
      </w:pPr>
      <w:r w:rsidRPr="00E53D87">
        <w:rPr>
          <w:rFonts w:ascii="Times New Roman" w:hAnsi="Times New Roman" w:cs="Times New Roman"/>
          <w:b/>
        </w:rPr>
        <w:lastRenderedPageBreak/>
        <w:t>Pendahuluan</w:t>
      </w:r>
    </w:p>
    <w:p w14:paraId="50CD3A36" w14:textId="77777777" w:rsidR="00AB3741" w:rsidRDefault="00AB3741" w:rsidP="00AB3741">
      <w:pPr>
        <w:pStyle w:val="ListParagraph"/>
        <w:rPr>
          <w:rFonts w:ascii="Times New Roman" w:hAnsi="Times New Roman" w:cs="Times New Roman"/>
          <w:b/>
        </w:rPr>
      </w:pPr>
    </w:p>
    <w:p w14:paraId="6C3F13F0" w14:textId="77777777" w:rsidR="00AB3741" w:rsidRDefault="00AB3741" w:rsidP="00AB3741">
      <w:pPr>
        <w:pStyle w:val="ListParagraph"/>
        <w:spacing w:line="360" w:lineRule="auto"/>
        <w:ind w:firstLine="720"/>
        <w:jc w:val="both"/>
        <w:rPr>
          <w:rFonts w:ascii="Times New Roman" w:hAnsi="Times New Roman" w:cs="Times New Roman"/>
        </w:rPr>
      </w:pPr>
      <w:r>
        <w:rPr>
          <w:rFonts w:ascii="Times New Roman" w:hAnsi="Times New Roman" w:cs="Times New Roman"/>
        </w:rPr>
        <w:t xml:space="preserve">Dalam menjalani kehidupan ini setiap manusia tentunya ingin merasakan damainya kehidupan. Tidak hanya manusia, setiap dari kehidupan yang berada di muka bumi ini ingin merasakan sejahtera hidupnya. Begitu pun setiap keluarga, sama halnya ingin hidup dalam taraf yang normal, baik, tercukupi segala kebutuhannya dan tentunya sejahtera. Kesejahteraan dalam keluarga tentu menjadi primadona setiap keluarga. Sejahtera tidaknya suatu keluarga tergantung pada keluarga itu sendiri untuk menyikapinya. Dalam konteks dunia Pekerjaan Sosial, hal ini menjadi daya tarik tersendiri untuk mengetahui indikator kesejahteraan sosial sebuah keluarga. </w:t>
      </w:r>
    </w:p>
    <w:p w14:paraId="4AECD4B9" w14:textId="3D133DBD" w:rsidR="00AB3741" w:rsidRDefault="00AB3741" w:rsidP="00AB3741">
      <w:pPr>
        <w:pStyle w:val="ListParagraph"/>
        <w:spacing w:line="360" w:lineRule="auto"/>
        <w:ind w:firstLine="720"/>
        <w:jc w:val="both"/>
        <w:rPr>
          <w:rFonts w:ascii="Times New Roman" w:hAnsi="Times New Roman" w:cs="Times New Roman"/>
        </w:rPr>
      </w:pPr>
      <w:r>
        <w:rPr>
          <w:rFonts w:ascii="Times New Roman" w:hAnsi="Times New Roman" w:cs="Times New Roman"/>
        </w:rPr>
        <w:t>Kesejahteraan sendiri dalam Kamus Besar Bahasa Indonesia adalah hal atau keadaan sejahtera, keamanan, keselamatan, ketentraman, kemakmuran dan sebagainya.</w:t>
      </w:r>
      <w:r>
        <w:rPr>
          <w:rStyle w:val="FootnoteReference"/>
          <w:rFonts w:ascii="Times New Roman" w:hAnsi="Times New Roman" w:cs="Times New Roman"/>
        </w:rPr>
        <w:footnoteReference w:id="1"/>
      </w:r>
      <w:r>
        <w:rPr>
          <w:rFonts w:ascii="Times New Roman" w:hAnsi="Times New Roman" w:cs="Times New Roman"/>
        </w:rPr>
        <w:t xml:space="preserve"> Tentu hal tersebut sangat diinginkan setiap keluarga. Kesejahteraan sosial keluarga juga dapat dipengaruhi oleh lingkungan sekitarnya pula. Konteks kesejahteraan sosial menurut Undang-undang Republik Indonesia Nomor 13 Tahun 1998 yaitu suatu tata kehidupan dan penghidupan sosial baik material dan spiritual yang diliputi oleh rasa keselamatan, kesusilaan, ketentraman lahir dan batin yang memungkinkan bagi setiap warga negara untuk mengadakan pemenuhan kebutuhan jasmani rohani dan sosial yang sebaik-baiknya bagi diri, keluarga serta masyarakat.</w:t>
      </w:r>
      <w:r>
        <w:rPr>
          <w:rStyle w:val="FootnoteReference"/>
          <w:rFonts w:ascii="Times New Roman" w:hAnsi="Times New Roman" w:cs="Times New Roman"/>
        </w:rPr>
        <w:footnoteReference w:id="2"/>
      </w:r>
      <w:r>
        <w:rPr>
          <w:rFonts w:ascii="Times New Roman" w:hAnsi="Times New Roman" w:cs="Times New Roman"/>
        </w:rPr>
        <w:t xml:space="preserve"> </w:t>
      </w:r>
    </w:p>
    <w:p w14:paraId="7AA9A4D4" w14:textId="43278557" w:rsidR="00AB3741" w:rsidRDefault="00AB3741" w:rsidP="00AB3741">
      <w:pPr>
        <w:pStyle w:val="ListParagraph"/>
        <w:spacing w:line="360" w:lineRule="auto"/>
        <w:ind w:firstLine="720"/>
        <w:jc w:val="both"/>
        <w:rPr>
          <w:rFonts w:ascii="Times New Roman" w:hAnsi="Times New Roman" w:cs="Times New Roman"/>
        </w:rPr>
      </w:pPr>
      <w:r>
        <w:rPr>
          <w:rFonts w:ascii="Times New Roman" w:hAnsi="Times New Roman" w:cs="Times New Roman"/>
        </w:rPr>
        <w:t xml:space="preserve">Konteks kesejahteraan sosial dalam keluarga tentunya menjadi hal yang menarik untuk dikaji lebih lanjut, khususnya mengenai hal-hal yang cukup menjadi pendukung dan penghambat kepada kehidupan suatu keluarga. Keluarga adalah kumpulan dua orang atau lebih yang hidup bersama dengan keterikatan aturan, emosional dan individu mempunyai </w:t>
      </w:r>
      <w:r w:rsidR="005D0093">
        <w:rPr>
          <w:rFonts w:ascii="Times New Roman" w:hAnsi="Times New Roman" w:cs="Times New Roman"/>
        </w:rPr>
        <w:t>p</w:t>
      </w:r>
      <w:r>
        <w:rPr>
          <w:rFonts w:ascii="Times New Roman" w:hAnsi="Times New Roman" w:cs="Times New Roman"/>
        </w:rPr>
        <w:t>eran masing-masing yang merupakan bagian dari keluarga.</w:t>
      </w:r>
      <w:r>
        <w:rPr>
          <w:rStyle w:val="FootnoteReference"/>
          <w:rFonts w:ascii="Times New Roman" w:hAnsi="Times New Roman" w:cs="Times New Roman"/>
        </w:rPr>
        <w:footnoteReference w:id="3"/>
      </w:r>
      <w:r>
        <w:rPr>
          <w:rFonts w:ascii="Times New Roman" w:hAnsi="Times New Roman" w:cs="Times New Roman"/>
        </w:rPr>
        <w:t xml:space="preserve"> Tentunya keluarga pada umumnya terdiri oleh keluarga inti, seperti ayah, ibu dan anak. Perlu ditegaskan juga bahwa keluarga terdapat anak yang dimana menjadi kontak pertama ke lingkungan sekitarnya. </w:t>
      </w:r>
    </w:p>
    <w:p w14:paraId="5925613C" w14:textId="7441FB1D" w:rsidR="00AB3741" w:rsidRDefault="00AB3741" w:rsidP="00AB3741">
      <w:pPr>
        <w:pStyle w:val="ListParagraph"/>
        <w:spacing w:line="360" w:lineRule="auto"/>
        <w:ind w:firstLine="720"/>
        <w:jc w:val="both"/>
        <w:rPr>
          <w:rFonts w:ascii="Times New Roman" w:hAnsi="Times New Roman" w:cs="Times New Roman"/>
        </w:rPr>
      </w:pPr>
      <w:r>
        <w:rPr>
          <w:rFonts w:ascii="Times New Roman" w:hAnsi="Times New Roman" w:cs="Times New Roman"/>
        </w:rPr>
        <w:t>Keluarga merupakan lingkungan yang pertama dikenal anak dalam menumbuhkan eksistensi kediriannya. Keluarga akan memberikan kontribusi yang dominan terhadap terbentuknya karakter anak, yang meliputi kepribadian, kecerdasan intelektual maupun spiritual.</w:t>
      </w:r>
      <w:r>
        <w:rPr>
          <w:rStyle w:val="FootnoteReference"/>
          <w:rFonts w:ascii="Times New Roman" w:hAnsi="Times New Roman" w:cs="Times New Roman"/>
        </w:rPr>
        <w:footnoteReference w:id="4"/>
      </w:r>
      <w:r>
        <w:rPr>
          <w:rFonts w:ascii="Times New Roman" w:hAnsi="Times New Roman" w:cs="Times New Roman"/>
        </w:rPr>
        <w:t xml:space="preserve"> Hal tersebut disyaratkan bahwa keluarga menjadi tempat keberlangsungan kehidupan bagi setiap anggotanya. Keluarga yang mapan dan sejahtera pun juga didukung oleh lingkungan sekitarnya, contohnya saja </w:t>
      </w:r>
      <w:r>
        <w:rPr>
          <w:rFonts w:ascii="Times New Roman" w:hAnsi="Times New Roman" w:cs="Times New Roman"/>
        </w:rPr>
        <w:lastRenderedPageBreak/>
        <w:t>lingkungan yang ideal dan sehat untuk keberlangsungan hidup. Itu pun juga sangat mempengaruhi kehidupan anak dalam jangka waktu yang sangat panjang.</w:t>
      </w:r>
    </w:p>
    <w:p w14:paraId="0A101D55" w14:textId="77777777" w:rsidR="00AB3741" w:rsidRDefault="00AB3741" w:rsidP="00AB3741">
      <w:pPr>
        <w:pStyle w:val="ListParagraph"/>
        <w:spacing w:line="360" w:lineRule="auto"/>
        <w:ind w:firstLine="720"/>
        <w:jc w:val="both"/>
        <w:rPr>
          <w:rFonts w:ascii="Times New Roman" w:hAnsi="Times New Roman" w:cs="Times New Roman"/>
        </w:rPr>
      </w:pPr>
      <w:r>
        <w:rPr>
          <w:rFonts w:ascii="Times New Roman" w:hAnsi="Times New Roman" w:cs="Times New Roman"/>
        </w:rPr>
        <w:t>Seperti yang telah disinggung di atas, sejahtera tidaknya sebuah keluarga dapat dipengaruhi oleh beberapa macam indikator, seperti halnya lingkungan yang sehat. Lingkungan yang memadai, ideal sangat dibutuhkan oleh setiap keluarga, terutama untuk kehidupan anak-anaknya. Beda halnya jika lingkungan tersebut memang merupakan faktor alam atau kerusakan yang disebabkan oleh manusia. Lingkungan dalam hal ini bisa saja dikatakan lingkungan yang tidak memadai untuk sebuah keluarga, apalagi jika terdapat anak didalamnya. Oleh karenanya dibutuhkan sebuah perilaku yang dimana dapat mewujudkan atau mendukung agar kehidupan keluarga dapat dikatakan sehat dan sejahtera. Perilaku yang diwujudkan dalam hal ini adalah Perilaku Hidup Bersih dan Sehat atau PHBS.</w:t>
      </w:r>
    </w:p>
    <w:p w14:paraId="2741F3E3" w14:textId="6FB6CA76" w:rsidR="00AB3741" w:rsidRDefault="00AB3741" w:rsidP="00AB3741">
      <w:pPr>
        <w:pStyle w:val="ListParagraph"/>
        <w:spacing w:line="360" w:lineRule="auto"/>
        <w:ind w:firstLine="720"/>
        <w:jc w:val="both"/>
        <w:rPr>
          <w:rFonts w:ascii="Times New Roman" w:hAnsi="Times New Roman" w:cs="Times New Roman"/>
        </w:rPr>
      </w:pPr>
      <w:r>
        <w:rPr>
          <w:rFonts w:ascii="Times New Roman" w:hAnsi="Times New Roman" w:cs="Times New Roman"/>
        </w:rPr>
        <w:t>Perilaku Hidup Bersih dan Sehat atau dikenal dengan PHBS adalah semua perilaku kesehatan yang dilakukan atas kesadaran sehingga anggota keluarga atau keluarga dapat menolong dirinya sendiri di bidang kesehatan. Setiap rumah tangga pun dianjurkan untuk melaksanakan semua perilaku kesehatan.</w:t>
      </w:r>
      <w:r>
        <w:rPr>
          <w:rStyle w:val="FootnoteReference"/>
          <w:rFonts w:ascii="Times New Roman" w:hAnsi="Times New Roman" w:cs="Times New Roman"/>
        </w:rPr>
        <w:footnoteReference w:id="5"/>
      </w:r>
      <w:r>
        <w:rPr>
          <w:rFonts w:ascii="Times New Roman" w:hAnsi="Times New Roman" w:cs="Times New Roman"/>
        </w:rPr>
        <w:t xml:space="preserve"> Perlunya PHBS ini sangat berguna dalam kehidupan sebuah keluarga, terutama jika lingkungan tidak memadai untuk ditinggali, bahkan tempat tinggal untuk anak-anak di dalamnya. Dalam hal ini hal yang ditekankan PHBS dalam sebuah keluarga seperti lingkungan yang memadai, kebersihan kamar mandi, tempat sampah dan lain sebagainya. Hasil dari PHBS ini pun akan terlihat pada hubungan komunikasi atau interaksi sosial antar keluarga yang berada di lingkungan sekitarnya. Bermula dari kebiasaan hidup bersih yang kemudian akan berujung pada interakasi sosialnya kepada lingkungan.</w:t>
      </w:r>
    </w:p>
    <w:p w14:paraId="2836132C" w14:textId="77777777" w:rsidR="00AB3741" w:rsidRDefault="00AB3741" w:rsidP="00AB3741">
      <w:pPr>
        <w:pStyle w:val="ListParagraph"/>
        <w:spacing w:line="360" w:lineRule="auto"/>
        <w:ind w:firstLine="720"/>
        <w:jc w:val="both"/>
        <w:rPr>
          <w:rFonts w:ascii="Times New Roman" w:hAnsi="Times New Roman" w:cs="Times New Roman"/>
        </w:rPr>
      </w:pPr>
      <w:r>
        <w:rPr>
          <w:rFonts w:ascii="Times New Roman" w:hAnsi="Times New Roman" w:cs="Times New Roman"/>
        </w:rPr>
        <w:t>Lingkungan yang sehat dapat diartikan sebagai lingkungan yang dapat memberikan tempat untuk berlindung dan serta dapat menumbuhkan kehidupan yang baik fisik, psikologis dan maupun sosial. Dalam hal ini, peneliti akan mengkaji sebuah kehidupan di lapak rosok yang berada di Kawasan Babarsari. Kawasan lapak rosok itu ditinggali oleh beberapa kepala keluarga dan tentunya terdapat anak-anak di kawasan itu. Kawasan yang bisa dibilang cukup kumuh, berdebu memang sangat mempengaruhi tingkat kesejahteraan sosial keluarga yang tinggal di dalamnya. Hal ini tentu menjadikan pertanyaan sejauh mana ketahanan keluarga yang dapat bertahan hidup di Kawasan seperti itu. Disinggung diatas pula tadi bahwa, hal yang dapat mempengaruhi kesejahteraan sosial keluarga tak lain yaitu lingkungan tempat tinggalnya sendiri. Dalam hal ini keluarga yang dimkasud disini ialah keluarga pemulung yang menempati lapak rosok di Kawasan Babarsari.</w:t>
      </w:r>
    </w:p>
    <w:p w14:paraId="3D8A524E" w14:textId="0A96D54E" w:rsidR="00AB3741" w:rsidRDefault="00AB3741" w:rsidP="00AB3741">
      <w:pPr>
        <w:pStyle w:val="ListParagraph"/>
        <w:spacing w:line="360" w:lineRule="auto"/>
        <w:ind w:firstLine="720"/>
        <w:jc w:val="both"/>
        <w:rPr>
          <w:rFonts w:ascii="Times New Roman" w:hAnsi="Times New Roman" w:cs="Times New Roman"/>
        </w:rPr>
      </w:pPr>
      <w:r>
        <w:rPr>
          <w:rFonts w:ascii="Times New Roman" w:hAnsi="Times New Roman" w:cs="Times New Roman"/>
        </w:rPr>
        <w:lastRenderedPageBreak/>
        <w:t>Pemulung adalah orang yang memulung dan mencari nafkah dengan jalan memungut serta memanfaatkan barang-barang bekas (seperti punting rokok, plasti</w:t>
      </w:r>
      <w:r w:rsidR="00AD6A3D">
        <w:rPr>
          <w:rFonts w:ascii="Times New Roman" w:hAnsi="Times New Roman" w:cs="Times New Roman"/>
        </w:rPr>
        <w:t>k</w:t>
      </w:r>
      <w:r>
        <w:rPr>
          <w:rFonts w:ascii="Times New Roman" w:hAnsi="Times New Roman" w:cs="Times New Roman"/>
        </w:rPr>
        <w:t>, kardus bekas dan sebagainya) kemudian menjualnya kepada pengusaha yang akan mengolahnya kembali menjadi barang komoditi. Pemulung didefinisikan sebagai orang yang mempunyai barang-barang bekas untuk mendukung kehidupannya sehari-hari, yang tidak mempunyai kewajiban formal dan tidak terdaftar diunit administrasi pemerintahan.</w:t>
      </w:r>
      <w:r>
        <w:rPr>
          <w:rStyle w:val="FootnoteReference"/>
          <w:rFonts w:ascii="Times New Roman" w:hAnsi="Times New Roman" w:cs="Times New Roman"/>
        </w:rPr>
        <w:footnoteReference w:id="6"/>
      </w:r>
      <w:r>
        <w:rPr>
          <w:rFonts w:ascii="Times New Roman" w:hAnsi="Times New Roman" w:cs="Times New Roman"/>
        </w:rPr>
        <w:t xml:space="preserve"> Mereka yang sebagian berprofesi sebagai pemulung dalam hal lingkungan sehat juga menyadari atau tidak menyadari akan pentingnya lingkungan sehat untuk kesejaht</w:t>
      </w:r>
      <w:r w:rsidR="00365EE2">
        <w:rPr>
          <w:rFonts w:ascii="Times New Roman" w:hAnsi="Times New Roman" w:cs="Times New Roman"/>
        </w:rPr>
        <w:t>e</w:t>
      </w:r>
      <w:r>
        <w:rPr>
          <w:rFonts w:ascii="Times New Roman" w:hAnsi="Times New Roman" w:cs="Times New Roman"/>
        </w:rPr>
        <w:t xml:space="preserve">raan kehidupan mereka. </w:t>
      </w:r>
    </w:p>
    <w:p w14:paraId="3587150E" w14:textId="66E5D8D4" w:rsidR="00AB3741" w:rsidRDefault="00AB3741" w:rsidP="00AB3741">
      <w:pPr>
        <w:pStyle w:val="ListParagraph"/>
        <w:spacing w:line="360" w:lineRule="auto"/>
        <w:ind w:firstLine="720"/>
        <w:jc w:val="both"/>
        <w:rPr>
          <w:rFonts w:ascii="Times New Roman" w:hAnsi="Times New Roman" w:cs="Times New Roman"/>
        </w:rPr>
      </w:pPr>
      <w:r>
        <w:rPr>
          <w:rFonts w:ascii="Times New Roman" w:hAnsi="Times New Roman" w:cs="Times New Roman"/>
        </w:rPr>
        <w:t>Penelitian sebelumnya yang membahas masalah PHBS serta kehidupan sosialnya sebuah keluarga khususnya keluarga pemulung, cukup dikatakan tidak banyak yang meneliti. Sebagian besar yang meneliti hanya tentang lingkungan yang sehat itu seperti apa dan apa manfaatnya. Tetapi dalam hal ini, peneliti ingin menuliskan hal-hal yang relevan dengan tema penelitian ini. Pertama dari jurnal inovasi dan kewirusahaan yang ditulis oleh Sahabudin Sidik, Wahyu Adi dan Fery Adi Wiratama. Mereka dari Universitas Islam Indonesia, khususnya dari Fakultas Ekonomi. Mereka menulis dengan judul Program Hidup Sehat Untuk Masyarakat (2013). Lokasi penelitian mereka berada di Dusun Krajan. Mereka menuliskan kehidupan lingkungan yang belum memadai untuk dusun Krajan, seperti kurang peduli dengan kesehatan rumah mereka masing-masing, tidak meratanya MCK di setiap rumah warga.</w:t>
      </w:r>
      <w:r w:rsidR="00714871">
        <w:rPr>
          <w:rStyle w:val="FootnoteReference"/>
          <w:rFonts w:ascii="Times New Roman" w:hAnsi="Times New Roman" w:cs="Times New Roman"/>
        </w:rPr>
        <w:footnoteReference w:id="7"/>
      </w:r>
    </w:p>
    <w:p w14:paraId="1A3F8E3C" w14:textId="73E671B5" w:rsidR="00AB3741" w:rsidRDefault="00AB3741" w:rsidP="00AB3741">
      <w:pPr>
        <w:pStyle w:val="ListParagraph"/>
        <w:spacing w:line="360" w:lineRule="auto"/>
        <w:ind w:firstLine="720"/>
        <w:jc w:val="both"/>
        <w:rPr>
          <w:rFonts w:ascii="Times New Roman" w:hAnsi="Times New Roman" w:cs="Times New Roman"/>
        </w:rPr>
      </w:pPr>
      <w:r>
        <w:rPr>
          <w:rFonts w:ascii="Times New Roman" w:hAnsi="Times New Roman" w:cs="Times New Roman"/>
        </w:rPr>
        <w:t>Kemudian berikutnya dari jurnal Pengabdian Kepada Masyarakat yang ditulis oleh Amaliatun Saleha, Riza Lupi dan Endah Purnamasari (2017). Mereka merupakan mahasiswa dari Universitas Padjajaran yang mengangkat tema pengenalan lingkungan bersih ke masyarakat tradisional untuk melakukan pemahaman akan pentingnya kebersihan lingkungan sekitar masyarakatnya. Tetapi memang masyarakat tradisional tersebut belum sadar akan kebersihan lingkungan yang ada itu mempengaruhi kehidupan selanjutnya.</w:t>
      </w:r>
      <w:r w:rsidR="00714871">
        <w:rPr>
          <w:rStyle w:val="FootnoteReference"/>
          <w:rFonts w:ascii="Times New Roman" w:hAnsi="Times New Roman" w:cs="Times New Roman"/>
        </w:rPr>
        <w:footnoteReference w:id="8"/>
      </w:r>
    </w:p>
    <w:p w14:paraId="1340469A" w14:textId="412F53B2" w:rsidR="00AB3741" w:rsidRDefault="00AB3741" w:rsidP="00AB3741">
      <w:pPr>
        <w:pStyle w:val="ListParagraph"/>
        <w:spacing w:line="360" w:lineRule="auto"/>
        <w:ind w:firstLine="720"/>
        <w:jc w:val="both"/>
        <w:rPr>
          <w:rFonts w:ascii="Times New Roman" w:hAnsi="Times New Roman" w:cs="Times New Roman"/>
        </w:rPr>
      </w:pPr>
      <w:r>
        <w:rPr>
          <w:rFonts w:ascii="Times New Roman" w:hAnsi="Times New Roman" w:cs="Times New Roman"/>
        </w:rPr>
        <w:t xml:space="preserve">Selanjutnya terdapat jurnal Geografi dari Sutardji (2009) yang berjudul Karakteristik Demografi dam Sosial Ekonomi Pemulung. Jurnal ini membahas kehidupan pemulung, mulai dari cara pemulung bekerja, jenis sampah yang diambil serta demografi seperti jenis kelamin dan </w:t>
      </w:r>
      <w:r>
        <w:rPr>
          <w:rFonts w:ascii="Times New Roman" w:hAnsi="Times New Roman" w:cs="Times New Roman"/>
        </w:rPr>
        <w:lastRenderedPageBreak/>
        <w:t>sebagainya. Ada beberapa hal yang mengarah pada penelitian ini, yaitu pengertian pemulung dan jenis sampah apa yang diambil.  Jurnal ini tidak membahas mengenai lingkungan sehat atau PHBSnya. Berdasarkan hasil kajian penelitian sebelumnya, terdapat kesamaan tema dan poin yang mengarah pada penelitian ini, seperti kebersihan lingkungan, mengajarkan pemahaman mengenai pentingnya lingkungan yang sehat.</w:t>
      </w:r>
    </w:p>
    <w:p w14:paraId="23E13B44" w14:textId="72AB0CBE" w:rsidR="00AB3741" w:rsidRDefault="005D0093" w:rsidP="005D0093">
      <w:pPr>
        <w:pStyle w:val="ListParagraph"/>
        <w:spacing w:line="360" w:lineRule="auto"/>
        <w:ind w:firstLine="720"/>
        <w:jc w:val="both"/>
        <w:rPr>
          <w:rFonts w:ascii="Times New Roman" w:hAnsi="Times New Roman" w:cs="Times New Roman"/>
        </w:rPr>
      </w:pPr>
      <w:r>
        <w:rPr>
          <w:rFonts w:ascii="Times New Roman" w:hAnsi="Times New Roman" w:cs="Times New Roman"/>
        </w:rPr>
        <w:t xml:space="preserve">Tujuan penelitian ini tak lain yaitu untuk mengetahui sejauh mana PHBS keluarga pemulung itu bisa mempengaruhi kehidupan sebuah keluarga di kawasan lapak rosok dan interaksi sosial antar keluarga pemulung sekitarnya. Lingkungan yang sehat seperti yang digambarkan oleh setiap orang pada hal ini, terlihat atau tidak sama sekali di Kawasan lapak rosok Babarsari ini. Hal ini menjadi menarik perhatian peneliti untuk mengkaji lebih lanjut hubungan lingkungan yang sehat dalam hal ini PHBS bisa mempengaruhi kesejahteraan sosial di keluarga pemulung lapak rosok Babarsari dan komunikasi sosial dengan keluarga pemulung lainnya. </w:t>
      </w:r>
    </w:p>
    <w:p w14:paraId="2714B71B" w14:textId="77777777" w:rsidR="005D0093" w:rsidRPr="005D0093" w:rsidRDefault="005D0093" w:rsidP="005D0093">
      <w:pPr>
        <w:pStyle w:val="ListParagraph"/>
        <w:spacing w:line="360" w:lineRule="auto"/>
        <w:ind w:firstLine="720"/>
        <w:jc w:val="both"/>
        <w:rPr>
          <w:rFonts w:ascii="Times New Roman" w:hAnsi="Times New Roman" w:cs="Times New Roman"/>
        </w:rPr>
      </w:pPr>
    </w:p>
    <w:p w14:paraId="12AB77D2" w14:textId="77777777" w:rsidR="00AB3741" w:rsidRDefault="00AB3741" w:rsidP="00AB3741">
      <w:pPr>
        <w:pStyle w:val="ListParagraph"/>
        <w:numPr>
          <w:ilvl w:val="0"/>
          <w:numId w:val="1"/>
        </w:numPr>
        <w:spacing w:line="360" w:lineRule="auto"/>
        <w:jc w:val="both"/>
        <w:rPr>
          <w:rFonts w:ascii="Times New Roman" w:hAnsi="Times New Roman" w:cs="Times New Roman"/>
          <w:b/>
        </w:rPr>
      </w:pPr>
      <w:r>
        <w:rPr>
          <w:rFonts w:ascii="Times New Roman" w:hAnsi="Times New Roman" w:cs="Times New Roman"/>
          <w:b/>
        </w:rPr>
        <w:t>Metode Penelitian</w:t>
      </w:r>
    </w:p>
    <w:p w14:paraId="57207E24" w14:textId="77777777" w:rsidR="00AB3741" w:rsidRDefault="00AB3741" w:rsidP="00AB3741">
      <w:pPr>
        <w:spacing w:line="360" w:lineRule="auto"/>
        <w:ind w:left="720" w:firstLine="720"/>
        <w:jc w:val="both"/>
        <w:rPr>
          <w:rFonts w:ascii="Times New Roman" w:hAnsi="Times New Roman" w:cs="Times New Roman"/>
        </w:rPr>
      </w:pPr>
      <w:r w:rsidRPr="008550E6">
        <w:rPr>
          <w:rFonts w:ascii="Times New Roman" w:hAnsi="Times New Roman" w:cs="Times New Roman"/>
        </w:rPr>
        <w:t xml:space="preserve">Penelitian ini menggunakan jenis penelitian lapangan atau biasa dikenal dengan </w:t>
      </w:r>
      <w:r w:rsidRPr="008550E6">
        <w:rPr>
          <w:rFonts w:ascii="Times New Roman" w:hAnsi="Times New Roman" w:cs="Times New Roman"/>
          <w:i/>
        </w:rPr>
        <w:t>field researc</w:t>
      </w:r>
      <w:r>
        <w:rPr>
          <w:rFonts w:ascii="Times New Roman" w:hAnsi="Times New Roman" w:cs="Times New Roman"/>
          <w:i/>
        </w:rPr>
        <w:t xml:space="preserve">h, </w:t>
      </w:r>
      <w:r>
        <w:rPr>
          <w:rFonts w:ascii="Times New Roman" w:hAnsi="Times New Roman" w:cs="Times New Roman"/>
        </w:rPr>
        <w:t xml:space="preserve">dengan kata lain penelitian ini dilakukan langsung di lapangan atau langsung terjun ke lokasi. Peneliti menggunakan instrumen pertanyaan yang berisikan indikator-indikator lingkungan sehat yang ada untuk mengetahui relevensi antara lingkungan dengan kesejahteraan sosial keluarga. Sampel yang digunakan pada penelitian ini menggunakan jenis </w:t>
      </w:r>
      <w:r>
        <w:rPr>
          <w:rFonts w:ascii="Times New Roman" w:hAnsi="Times New Roman" w:cs="Times New Roman"/>
          <w:i/>
        </w:rPr>
        <w:t>purposive sampling</w:t>
      </w:r>
      <w:r>
        <w:rPr>
          <w:rFonts w:ascii="Times New Roman" w:hAnsi="Times New Roman" w:cs="Times New Roman"/>
        </w:rPr>
        <w:t xml:space="preserve">. </w:t>
      </w:r>
      <w:r>
        <w:rPr>
          <w:rFonts w:ascii="Times New Roman" w:hAnsi="Times New Roman" w:cs="Times New Roman"/>
          <w:i/>
        </w:rPr>
        <w:t>Purposive sampling</w:t>
      </w:r>
      <w:r>
        <w:rPr>
          <w:rFonts w:ascii="Times New Roman" w:hAnsi="Times New Roman" w:cs="Times New Roman"/>
        </w:rPr>
        <w:t xml:space="preserve"> biasanya dilakukan dengan mengambil beberapa objek yang sudah menjadi sumber informasi akurat dan terpercaya. Dalam hal ini sampel yang akan diambil yaitu satu orang pemilik lapak rosok dan satu orang penanggung jawab dalam kegiatan aktivitas anak-anak di lapak rosok ini.  </w:t>
      </w:r>
    </w:p>
    <w:p w14:paraId="46432B8A" w14:textId="4FA30DA2" w:rsidR="00D36827" w:rsidRDefault="00AB3741" w:rsidP="00D36827">
      <w:pPr>
        <w:spacing w:line="360" w:lineRule="auto"/>
        <w:ind w:left="720" w:firstLine="720"/>
        <w:jc w:val="both"/>
        <w:rPr>
          <w:rFonts w:ascii="Times New Roman" w:hAnsi="Times New Roman" w:cs="Times New Roman"/>
        </w:rPr>
      </w:pPr>
      <w:r>
        <w:rPr>
          <w:rFonts w:ascii="Times New Roman" w:hAnsi="Times New Roman" w:cs="Times New Roman"/>
        </w:rPr>
        <w:t>Teknik pengumpulan data yang dilakukan yaitu dengan metode wawancara, observasi dan dokumentasi.</w:t>
      </w:r>
      <w:r w:rsidR="00D36827">
        <w:rPr>
          <w:rFonts w:ascii="Times New Roman" w:hAnsi="Times New Roman" w:cs="Times New Roman"/>
        </w:rPr>
        <w:t xml:space="preserve"> Wawancara dilakukan dengan salah satu pemilik lapak rosok Babarsari sebut</w:t>
      </w:r>
      <w:r w:rsidR="00AC2CAE">
        <w:rPr>
          <w:rFonts w:ascii="Times New Roman" w:hAnsi="Times New Roman" w:cs="Times New Roman"/>
        </w:rPr>
        <w:t xml:space="preserve"> </w:t>
      </w:r>
      <w:r w:rsidR="00D36827">
        <w:rPr>
          <w:rFonts w:ascii="Times New Roman" w:hAnsi="Times New Roman" w:cs="Times New Roman"/>
        </w:rPr>
        <w:t>Mbah Min dan seorang pendamping atau fasilitator anak-anak di lapak ini yaitu Mas Umbu Pindi.</w:t>
      </w:r>
      <w:r>
        <w:rPr>
          <w:rFonts w:ascii="Times New Roman" w:hAnsi="Times New Roman" w:cs="Times New Roman"/>
        </w:rPr>
        <w:t xml:space="preserve"> Peneliti sebelumnya sudah melakukan observasi ke lapangan guna mengetahui keadaan ketika melakukan wawancara dengan responden.</w:t>
      </w:r>
      <w:r w:rsidR="00D36827">
        <w:rPr>
          <w:rFonts w:ascii="Times New Roman" w:hAnsi="Times New Roman" w:cs="Times New Roman"/>
        </w:rPr>
        <w:t xml:space="preserve"> Observasi dilakukan dengan melihat keadaan di lokasi lapak rosok ini, seperti karakter keluarga pemulung, anak-anak serta pemilik lapak rosok tersebut. Dokumentasi dilakukan dengan </w:t>
      </w:r>
      <w:r w:rsidR="00DF4FA8">
        <w:rPr>
          <w:rFonts w:ascii="Times New Roman" w:hAnsi="Times New Roman" w:cs="Times New Roman"/>
        </w:rPr>
        <w:t>melihat hasil pendataan sebelumnya oleh fasilitator anak-anak di Babarsari ini, yaitu data orang tuanya.</w:t>
      </w:r>
      <w:r>
        <w:rPr>
          <w:rFonts w:ascii="Times New Roman" w:hAnsi="Times New Roman" w:cs="Times New Roman"/>
        </w:rPr>
        <w:t xml:space="preserve"> Lokasi penelitian yakni berada di lapak rosok Bab</w:t>
      </w:r>
      <w:r w:rsidR="00DF4FA8">
        <w:rPr>
          <w:rFonts w:ascii="Times New Roman" w:hAnsi="Times New Roman" w:cs="Times New Roman"/>
        </w:rPr>
        <w:t>a</w:t>
      </w:r>
      <w:r>
        <w:rPr>
          <w:rFonts w:ascii="Times New Roman" w:hAnsi="Times New Roman" w:cs="Times New Roman"/>
        </w:rPr>
        <w:t xml:space="preserve">rsari, lebih tepatnya samping selokan mataram Seturan, Sleman. Lapak rosok ini terletak persis di depan perumahan </w:t>
      </w:r>
      <w:r>
        <w:rPr>
          <w:rFonts w:ascii="Times New Roman" w:hAnsi="Times New Roman" w:cs="Times New Roman"/>
        </w:rPr>
        <w:lastRenderedPageBreak/>
        <w:t>atau seberangnya. Kemudian analisa data penelitian ini bersifat deskriptif kualitatif</w:t>
      </w:r>
      <w:r w:rsidR="00D36827">
        <w:rPr>
          <w:rFonts w:ascii="Times New Roman" w:hAnsi="Times New Roman" w:cs="Times New Roman"/>
        </w:rPr>
        <w:t xml:space="preserve"> yang nantinya akan dianalisa dengan kata-kata atau kalimat dalam bentuk paragra</w:t>
      </w:r>
      <w:r w:rsidR="00DF4FA8">
        <w:rPr>
          <w:rFonts w:ascii="Times New Roman" w:hAnsi="Times New Roman" w:cs="Times New Roman"/>
        </w:rPr>
        <w:t>f.</w:t>
      </w:r>
    </w:p>
    <w:p w14:paraId="42A61CB1" w14:textId="61B5C350" w:rsidR="00AB3741" w:rsidRDefault="00F2398E" w:rsidP="00F2398E">
      <w:pPr>
        <w:pStyle w:val="ListParagraph"/>
        <w:numPr>
          <w:ilvl w:val="0"/>
          <w:numId w:val="1"/>
        </w:numPr>
        <w:spacing w:line="360" w:lineRule="auto"/>
        <w:jc w:val="both"/>
        <w:rPr>
          <w:rFonts w:ascii="Times New Roman" w:hAnsi="Times New Roman" w:cs="Times New Roman"/>
          <w:b/>
        </w:rPr>
      </w:pPr>
      <w:r w:rsidRPr="00F2398E">
        <w:rPr>
          <w:rFonts w:ascii="Times New Roman" w:hAnsi="Times New Roman" w:cs="Times New Roman"/>
          <w:b/>
        </w:rPr>
        <w:t>Kebutuhan Dasar yang Belum Terpenuhi</w:t>
      </w:r>
      <w:r w:rsidR="00F030A1">
        <w:rPr>
          <w:rFonts w:ascii="Times New Roman" w:hAnsi="Times New Roman" w:cs="Times New Roman"/>
          <w:b/>
        </w:rPr>
        <w:t xml:space="preserve"> Keluarga Pemulung</w:t>
      </w:r>
    </w:p>
    <w:p w14:paraId="363E6401" w14:textId="77777777" w:rsidR="0085629A" w:rsidRPr="0085629A" w:rsidRDefault="0085629A" w:rsidP="0085629A">
      <w:pPr>
        <w:spacing w:line="360" w:lineRule="auto"/>
        <w:ind w:left="720" w:firstLine="720"/>
        <w:jc w:val="both"/>
        <w:rPr>
          <w:rFonts w:ascii="Times New Roman" w:hAnsi="Times New Roman" w:cs="Times New Roman"/>
        </w:rPr>
      </w:pPr>
      <w:r w:rsidRPr="0085629A">
        <w:rPr>
          <w:rFonts w:ascii="Times New Roman" w:hAnsi="Times New Roman" w:cs="Times New Roman"/>
        </w:rPr>
        <w:t>PHBS atau perilaku hidup bersih dan sehat yang berada di lapak rosok keluarga pemulung Babarsari bisa disimpulkan berdasarkan dua orang responden yakni pemilik lapak rosok dan pendamping anak-anak di kawasan tersebut adalah belum dapat dilaksanakan dengan baik dan jauh dari kata bersih. PHBS atau yang dikenal dengan perilaku hidup sehat merupakan kegiatan yang memiliki kesadaran secara individu maupun kelompok dalam menghadapi kebersihan lingkungan sekitarnya. PHBS sendiri bisa bermacam-macam kategorinya, Perilaku hidup bersih sehat pada dasarnya merupakan sebuah upaya untuk menularkan pengalaman mengenai pola hidup sehat melalui individu, kelompok ataupun masyarakat luas. Tujuan utama dari gerakan PHBS adalah meningkatkan kualitas kesehatan melalui proses penyadartahuan yang menjadi awal dari kontribusi individu-individu dalam menjalani perilaku kehidupan sehari-hari yang bersih dan sehat. Manfaat PHBS yang paling uatama adalah terciptanya masyarakat yang sadar kesehatan dan memiliki bekal pengetahuan dan kesadaran untuk menjalani perilaku hidup yang menjaga kebersihan dan memenuhi standar kesehatan.</w:t>
      </w:r>
      <w:r>
        <w:rPr>
          <w:rStyle w:val="FootnoteReference"/>
          <w:rFonts w:ascii="Times New Roman" w:hAnsi="Times New Roman" w:cs="Times New Roman"/>
        </w:rPr>
        <w:footnoteReference w:id="9"/>
      </w:r>
    </w:p>
    <w:p w14:paraId="1AE45C1B" w14:textId="48792038" w:rsidR="00CB53A0" w:rsidRPr="0085629A" w:rsidRDefault="00CB53A0" w:rsidP="00707151">
      <w:pPr>
        <w:pStyle w:val="ListParagraph"/>
        <w:spacing w:line="360" w:lineRule="auto"/>
        <w:ind w:firstLine="720"/>
        <w:jc w:val="both"/>
        <w:rPr>
          <w:rFonts w:ascii="Times New Roman" w:hAnsi="Times New Roman" w:cs="Times New Roman"/>
        </w:rPr>
      </w:pPr>
      <w:r w:rsidRPr="0085629A">
        <w:rPr>
          <w:rFonts w:ascii="Times New Roman" w:hAnsi="Times New Roman" w:cs="Times New Roman"/>
        </w:rPr>
        <w:t>Perilaku hidup bersih dan sehat yang berada di keluarga pemulung Babarsari bisa dikatakan belum memenuhi indi</w:t>
      </w:r>
      <w:r w:rsidR="00AD632A" w:rsidRPr="0085629A">
        <w:rPr>
          <w:rFonts w:ascii="Times New Roman" w:hAnsi="Times New Roman" w:cs="Times New Roman"/>
        </w:rPr>
        <w:t>k</w:t>
      </w:r>
      <w:r w:rsidRPr="0085629A">
        <w:rPr>
          <w:rFonts w:ascii="Times New Roman" w:hAnsi="Times New Roman" w:cs="Times New Roman"/>
        </w:rPr>
        <w:t>ator hidup bersih dan sehat itu. Dalam mendalami perilaku hidup bersih tersebut</w:t>
      </w:r>
      <w:r w:rsidR="00AD632A" w:rsidRPr="0085629A">
        <w:rPr>
          <w:rFonts w:ascii="Times New Roman" w:hAnsi="Times New Roman" w:cs="Times New Roman"/>
        </w:rPr>
        <w:t xml:space="preserve"> akan dianalisis dengan menggunakan teori hierarki kebutuhan Abraham Maslow. </w:t>
      </w:r>
      <w:r w:rsidR="00707151" w:rsidRPr="00513547">
        <w:rPr>
          <w:rFonts w:ascii="Times New Roman" w:hAnsi="Times New Roman" w:cs="Times New Roman"/>
        </w:rPr>
        <w:t>Dalam teori hirarki kebutuhan ini, Maslow menyebutkan lima kebutuhan manusia yang tersusun secara hirarki. Disebut hirarki, karena pemenuhan kelima kebutuhan tersebut didasarkan atas prioritas utama.</w:t>
      </w:r>
      <w:r w:rsidR="00707151">
        <w:rPr>
          <w:rStyle w:val="FootnoteReference"/>
          <w:rFonts w:ascii="Times New Roman" w:hAnsi="Times New Roman" w:cs="Times New Roman"/>
        </w:rPr>
        <w:footnoteReference w:id="10"/>
      </w:r>
    </w:p>
    <w:p w14:paraId="41C6335E" w14:textId="726FDE3A" w:rsidR="002830D1" w:rsidRPr="00513547" w:rsidRDefault="002F15DA" w:rsidP="002830D1">
      <w:pPr>
        <w:spacing w:line="360" w:lineRule="auto"/>
        <w:ind w:left="720" w:firstLine="720"/>
        <w:jc w:val="both"/>
        <w:rPr>
          <w:rFonts w:ascii="Times New Roman" w:hAnsi="Times New Roman"/>
        </w:rPr>
      </w:pPr>
      <w:r>
        <w:rPr>
          <w:rFonts w:ascii="Times New Roman" w:hAnsi="Times New Roman"/>
        </w:rPr>
        <w:t xml:space="preserve">Abraham </w:t>
      </w:r>
      <w:r w:rsidR="002830D1" w:rsidRPr="00513547">
        <w:rPr>
          <w:rFonts w:ascii="Times New Roman" w:hAnsi="Times New Roman"/>
        </w:rPr>
        <w:t>Maslow menguraikan lima kebutuhan bertingkat daripada manusia, yaitu:</w:t>
      </w:r>
      <w:r>
        <w:rPr>
          <w:rStyle w:val="FootnoteReference"/>
          <w:rFonts w:ascii="Times New Roman" w:hAnsi="Times New Roman"/>
        </w:rPr>
        <w:footnoteReference w:id="11"/>
      </w:r>
    </w:p>
    <w:p w14:paraId="7A0AEA73" w14:textId="1D4CA0C9" w:rsidR="002830D1" w:rsidRPr="00371DAC" w:rsidRDefault="00371DAC" w:rsidP="00371DAC">
      <w:pPr>
        <w:spacing w:line="360" w:lineRule="auto"/>
        <w:ind w:left="720" w:firstLine="720"/>
        <w:jc w:val="both"/>
        <w:rPr>
          <w:rFonts w:ascii="Times New Roman" w:hAnsi="Times New Roman"/>
          <w:b/>
        </w:rPr>
      </w:pPr>
      <w:r>
        <w:rPr>
          <w:rFonts w:ascii="Times New Roman" w:hAnsi="Times New Roman"/>
        </w:rPr>
        <w:t>Teori pertama dari Abraham Maslow yaitu k</w:t>
      </w:r>
      <w:r w:rsidR="002830D1" w:rsidRPr="00371DAC">
        <w:rPr>
          <w:rFonts w:ascii="Times New Roman" w:hAnsi="Times New Roman"/>
        </w:rPr>
        <w:t xml:space="preserve">ebutuhan </w:t>
      </w:r>
      <w:r>
        <w:rPr>
          <w:rFonts w:ascii="Times New Roman" w:hAnsi="Times New Roman"/>
        </w:rPr>
        <w:t>f</w:t>
      </w:r>
      <w:r w:rsidR="002830D1" w:rsidRPr="00371DAC">
        <w:rPr>
          <w:rFonts w:ascii="Times New Roman" w:hAnsi="Times New Roman"/>
        </w:rPr>
        <w:t>isiologis</w:t>
      </w:r>
      <w:r>
        <w:rPr>
          <w:rFonts w:ascii="Times New Roman" w:hAnsi="Times New Roman"/>
        </w:rPr>
        <w:t>.</w:t>
      </w:r>
      <w:r w:rsidR="007E00B7">
        <w:rPr>
          <w:rFonts w:ascii="Times New Roman" w:hAnsi="Times New Roman"/>
        </w:rPr>
        <w:t xml:space="preserve"> </w:t>
      </w:r>
      <w:r w:rsidR="002830D1" w:rsidRPr="00513547">
        <w:rPr>
          <w:rFonts w:ascii="Times New Roman" w:hAnsi="Times New Roman" w:cs="Times New Roman"/>
        </w:rPr>
        <w:t>Kebutuhan ini merupakan kebutuhan yang paling dasar</w:t>
      </w:r>
      <w:r w:rsidR="007E00B7">
        <w:rPr>
          <w:rFonts w:ascii="Times New Roman" w:hAnsi="Times New Roman" w:cs="Times New Roman"/>
        </w:rPr>
        <w:t xml:space="preserve">, paling kuat </w:t>
      </w:r>
      <w:r w:rsidR="002830D1" w:rsidRPr="00513547">
        <w:rPr>
          <w:rFonts w:ascii="Times New Roman" w:hAnsi="Times New Roman" w:cs="Times New Roman"/>
        </w:rPr>
        <w:t>dan paling</w:t>
      </w:r>
      <w:r w:rsidR="007E00B7">
        <w:rPr>
          <w:rFonts w:ascii="Times New Roman" w:hAnsi="Times New Roman" w:cs="Times New Roman"/>
        </w:rPr>
        <w:t xml:space="preserve"> jelas antara</w:t>
      </w:r>
      <w:r w:rsidR="002830D1" w:rsidRPr="00513547">
        <w:rPr>
          <w:rFonts w:ascii="Times New Roman" w:hAnsi="Times New Roman" w:cs="Times New Roman"/>
        </w:rPr>
        <w:t xml:space="preserve"> </w:t>
      </w:r>
      <w:r w:rsidR="007E00B7">
        <w:rPr>
          <w:rFonts w:ascii="Times New Roman" w:hAnsi="Times New Roman" w:cs="Times New Roman"/>
        </w:rPr>
        <w:t>kebutuhan manusia adalah kebutuhannya untuk mempertahankan hidup secara fisik, yaitu kebutuhan akan makan, minum, tempat berteduh, seks, tidur, oksigen dan pemuasan terhadap kebutuhan-kebutuhan itu sangat penting dalam kelangsungan hidup</w:t>
      </w:r>
      <w:r w:rsidR="002830D1" w:rsidRPr="00513547">
        <w:rPr>
          <w:rFonts w:ascii="Times New Roman" w:hAnsi="Times New Roman" w:cs="Times New Roman"/>
        </w:rPr>
        <w:t xml:space="preserve">. Contoh dari kebutuhan ini adalah kebutuhan makan, minum, </w:t>
      </w:r>
      <w:r w:rsidR="002830D1" w:rsidRPr="00513547">
        <w:rPr>
          <w:rFonts w:ascii="Times New Roman" w:hAnsi="Times New Roman" w:cs="Times New Roman"/>
        </w:rPr>
        <w:lastRenderedPageBreak/>
        <w:t xml:space="preserve">tempat tinggal. Dalam hal ini </w:t>
      </w:r>
      <w:r w:rsidR="00AE5F67">
        <w:rPr>
          <w:rFonts w:ascii="Times New Roman" w:hAnsi="Times New Roman" w:cs="Times New Roman"/>
        </w:rPr>
        <w:t>seorang klien</w:t>
      </w:r>
      <w:r w:rsidR="002830D1" w:rsidRPr="00513547">
        <w:rPr>
          <w:rFonts w:ascii="Times New Roman" w:hAnsi="Times New Roman" w:cs="Times New Roman"/>
        </w:rPr>
        <w:t xml:space="preserve"> membutuhkan makan dan minum serta tempat tinggal sebagai kebutuhan dasar untuk dirinya dapat bertahan hidup.</w:t>
      </w:r>
    </w:p>
    <w:p w14:paraId="65F0BE35" w14:textId="2C119C12" w:rsidR="002830D1" w:rsidRDefault="00AE5F67" w:rsidP="00AE5F67">
      <w:pPr>
        <w:pStyle w:val="ListParagraph"/>
        <w:spacing w:line="360" w:lineRule="auto"/>
        <w:ind w:firstLine="720"/>
        <w:jc w:val="both"/>
        <w:rPr>
          <w:rFonts w:ascii="Times New Roman" w:hAnsi="Times New Roman" w:cs="Times New Roman"/>
        </w:rPr>
      </w:pPr>
      <w:r>
        <w:rPr>
          <w:rFonts w:ascii="Times New Roman" w:hAnsi="Times New Roman" w:cs="Times New Roman"/>
        </w:rPr>
        <w:t>Teori kedua Maslow yaitu k</w:t>
      </w:r>
      <w:r w:rsidR="002830D1" w:rsidRPr="00AE5F67">
        <w:rPr>
          <w:rFonts w:ascii="Times New Roman" w:hAnsi="Times New Roman" w:cs="Times New Roman"/>
        </w:rPr>
        <w:t>ebutuhan akan rasa aman</w:t>
      </w:r>
      <w:r>
        <w:rPr>
          <w:rFonts w:ascii="Times New Roman" w:hAnsi="Times New Roman" w:cs="Times New Roman"/>
        </w:rPr>
        <w:t>. Apabila kebutuhan fisiologis re</w:t>
      </w:r>
      <w:r w:rsidR="0082052A">
        <w:rPr>
          <w:rFonts w:ascii="Times New Roman" w:hAnsi="Times New Roman" w:cs="Times New Roman"/>
        </w:rPr>
        <w:t>l</w:t>
      </w:r>
      <w:r>
        <w:rPr>
          <w:rFonts w:ascii="Times New Roman" w:hAnsi="Times New Roman" w:cs="Times New Roman"/>
        </w:rPr>
        <w:t>atif te</w:t>
      </w:r>
      <w:r w:rsidR="0082052A">
        <w:rPr>
          <w:rFonts w:ascii="Times New Roman" w:hAnsi="Times New Roman" w:cs="Times New Roman"/>
        </w:rPr>
        <w:t>l</w:t>
      </w:r>
      <w:r>
        <w:rPr>
          <w:rFonts w:ascii="Times New Roman" w:hAnsi="Times New Roman" w:cs="Times New Roman"/>
        </w:rPr>
        <w:t>ah terpenuhi, maka akan muncul seperangkat kebutuhan-kebutuhan yang baru kurang lebih dapat dikategorikan (keamanan, kemantapan, ketergantungan, perlindungan, kebebasan dari rasa takut, cemas dan kekalutan; kebutuhan akan struktur, ketertiban, hukum, batas-batas; kekuatan pada diri pelindung dan sebagainya). K</w:t>
      </w:r>
      <w:r w:rsidR="002830D1" w:rsidRPr="00513547">
        <w:rPr>
          <w:rFonts w:ascii="Times New Roman" w:hAnsi="Times New Roman" w:cs="Times New Roman"/>
        </w:rPr>
        <w:t>ebutuhan ini merupakan kebutuhan yang diperlukan klien dimana klien merasa aman dan nyaman ketika berada di lingkungan bermasyarakat dan dalam kehidupannya. Karena pada dasarnya klien memiliki keterbatasan dalam akses sehingga klien membutuhkan rasa aman agar merasa terlindungi.</w:t>
      </w:r>
    </w:p>
    <w:p w14:paraId="159A3761" w14:textId="7826E917" w:rsidR="002830D1" w:rsidRPr="00513547" w:rsidRDefault="0082052A" w:rsidP="0082052A">
      <w:pPr>
        <w:spacing w:line="360" w:lineRule="auto"/>
        <w:ind w:left="720" w:firstLine="720"/>
        <w:jc w:val="both"/>
        <w:rPr>
          <w:rFonts w:ascii="Times New Roman" w:hAnsi="Times New Roman" w:cs="Times New Roman"/>
        </w:rPr>
      </w:pPr>
      <w:r>
        <w:rPr>
          <w:rFonts w:ascii="Times New Roman" w:hAnsi="Times New Roman" w:cs="Times New Roman"/>
        </w:rPr>
        <w:t>Teori ketiga Maslow adalah k</w:t>
      </w:r>
      <w:r w:rsidR="002830D1" w:rsidRPr="0082052A">
        <w:rPr>
          <w:rFonts w:ascii="Times New Roman" w:hAnsi="Times New Roman" w:cs="Times New Roman"/>
        </w:rPr>
        <w:t>ebutuhan akan rasa cinta dan rasa memiliki</w:t>
      </w:r>
      <w:r>
        <w:rPr>
          <w:rFonts w:ascii="Times New Roman" w:hAnsi="Times New Roman" w:cs="Times New Roman"/>
        </w:rPr>
        <w:t xml:space="preserve">. </w:t>
      </w:r>
      <w:r w:rsidR="002830D1" w:rsidRPr="00513547">
        <w:rPr>
          <w:rFonts w:ascii="Times New Roman" w:hAnsi="Times New Roman" w:cs="Times New Roman"/>
        </w:rPr>
        <w:t>Setiap manusia pasti membutuhkan pertolongan orang lain. Kebutuhan ini merupakan kebutuhan dimana manusia mempunyai teman ataupun keluarga yang dapat dijadikan tempat untuk berbagi cerita. Kebutuhan yang dibutuhkan klien supaya klien merasa mempunyai banyak teman sehingga tidak merasa kesepian ataupun merasa dirinya tidak berharga. Karena pada dasarnya kebutuhan ini merupakan kebutuhan yang dapat diungkapkan dalam bentuk kasih sayang, rasa empati dan lain sebagainya.</w:t>
      </w:r>
    </w:p>
    <w:p w14:paraId="58B48548" w14:textId="0E7E7681" w:rsidR="00AA36C8" w:rsidRDefault="0082052A" w:rsidP="0082052A">
      <w:pPr>
        <w:pStyle w:val="ListParagraph"/>
        <w:spacing w:line="360" w:lineRule="auto"/>
        <w:ind w:firstLine="720"/>
        <w:jc w:val="both"/>
        <w:rPr>
          <w:rFonts w:ascii="Times New Roman" w:hAnsi="Times New Roman" w:cs="Times New Roman"/>
        </w:rPr>
      </w:pPr>
      <w:r>
        <w:rPr>
          <w:rFonts w:ascii="Times New Roman" w:hAnsi="Times New Roman" w:cs="Times New Roman"/>
        </w:rPr>
        <w:t>Teori keempat yaitu k</w:t>
      </w:r>
      <w:r w:rsidR="002830D1" w:rsidRPr="0082052A">
        <w:rPr>
          <w:rFonts w:ascii="Times New Roman" w:hAnsi="Times New Roman" w:cs="Times New Roman"/>
        </w:rPr>
        <w:t>ebutuhan akan rasa harga diri</w:t>
      </w:r>
      <w:r>
        <w:rPr>
          <w:rFonts w:ascii="Times New Roman" w:hAnsi="Times New Roman" w:cs="Times New Roman"/>
        </w:rPr>
        <w:t>. Pemenuhan kebutuhan akan harga diri membawa perasaan pada diri sendiri, kegunaan, kekuatan, kapabilitas</w:t>
      </w:r>
      <w:r w:rsidR="00AA36C8">
        <w:rPr>
          <w:rFonts w:ascii="Times New Roman" w:hAnsi="Times New Roman" w:cs="Times New Roman"/>
        </w:rPr>
        <w:t xml:space="preserve"> akan kegunaan dan rasa diperlukan oleh dunia. Tetapi rintangan menuju pemenuhan kebutuhan ini menumbulkan perasaan-perasaan rendah diri, kelemahan dan tidak berdaya.</w:t>
      </w:r>
      <w:r>
        <w:rPr>
          <w:rFonts w:ascii="Times New Roman" w:hAnsi="Times New Roman" w:cs="Times New Roman"/>
        </w:rPr>
        <w:t xml:space="preserve"> </w:t>
      </w:r>
    </w:p>
    <w:p w14:paraId="2494F1F4" w14:textId="77777777" w:rsidR="00AA36C8" w:rsidRDefault="00AA36C8" w:rsidP="0082052A">
      <w:pPr>
        <w:pStyle w:val="ListParagraph"/>
        <w:spacing w:line="360" w:lineRule="auto"/>
        <w:ind w:firstLine="720"/>
        <w:jc w:val="both"/>
        <w:rPr>
          <w:rFonts w:ascii="Times New Roman" w:hAnsi="Times New Roman" w:cs="Times New Roman"/>
        </w:rPr>
      </w:pPr>
    </w:p>
    <w:p w14:paraId="15C5B713" w14:textId="1D139EDC" w:rsidR="002830D1" w:rsidRDefault="002830D1" w:rsidP="0082052A">
      <w:pPr>
        <w:pStyle w:val="ListParagraph"/>
        <w:spacing w:line="360" w:lineRule="auto"/>
        <w:ind w:firstLine="720"/>
        <w:jc w:val="both"/>
        <w:rPr>
          <w:rFonts w:ascii="Times New Roman" w:hAnsi="Times New Roman" w:cs="Times New Roman"/>
        </w:rPr>
      </w:pPr>
      <w:r w:rsidRPr="00513547">
        <w:rPr>
          <w:rFonts w:ascii="Times New Roman" w:hAnsi="Times New Roman" w:cs="Times New Roman"/>
        </w:rPr>
        <w:t>Kebutuhan akan rasa harga diri merupakan kebutuhan dimana manusia membutuhkan ras</w:t>
      </w:r>
      <w:r>
        <w:rPr>
          <w:rFonts w:ascii="Times New Roman" w:hAnsi="Times New Roman" w:cs="Times New Roman"/>
        </w:rPr>
        <w:t>a</w:t>
      </w:r>
      <w:r w:rsidRPr="00513547">
        <w:rPr>
          <w:rFonts w:ascii="Times New Roman" w:hAnsi="Times New Roman" w:cs="Times New Roman"/>
        </w:rPr>
        <w:t xml:space="preserve"> dihormati dan dihargai atas usaha ataupun prestasi yang dia raih</w:t>
      </w:r>
      <w:r>
        <w:rPr>
          <w:rFonts w:ascii="Times New Roman" w:hAnsi="Times New Roman" w:cs="Times New Roman"/>
        </w:rPr>
        <w:t xml:space="preserve">, </w:t>
      </w:r>
      <w:r w:rsidRPr="00513547">
        <w:rPr>
          <w:rFonts w:ascii="Times New Roman" w:hAnsi="Times New Roman" w:cs="Times New Roman"/>
        </w:rPr>
        <w:t>kebutuhan akan status, ketenaran, kemuliaan, pengakuan, perhatian, reputasi, apresiasi, martabat, bahkan dominasi. Kebutuhan yang tinggi adalah kebutuhan akan harga diri termasuk perasaan, keyakinan, kompetensi, prestasi, penguasaan, kemandirian dan kebebasan.</w:t>
      </w:r>
    </w:p>
    <w:p w14:paraId="14C230B8" w14:textId="77777777" w:rsidR="00AA36C8" w:rsidRPr="00513547" w:rsidRDefault="00AA36C8" w:rsidP="0082052A">
      <w:pPr>
        <w:pStyle w:val="ListParagraph"/>
        <w:spacing w:line="360" w:lineRule="auto"/>
        <w:ind w:firstLine="720"/>
        <w:jc w:val="both"/>
        <w:rPr>
          <w:rFonts w:ascii="Times New Roman" w:hAnsi="Times New Roman" w:cs="Times New Roman"/>
        </w:rPr>
      </w:pPr>
    </w:p>
    <w:p w14:paraId="2780E6AB" w14:textId="4DB0CD2E" w:rsidR="00B27A5C" w:rsidRDefault="00AA36C8" w:rsidP="00B27A5C">
      <w:pPr>
        <w:pStyle w:val="ListParagraph"/>
        <w:spacing w:line="360" w:lineRule="auto"/>
        <w:ind w:firstLine="720"/>
        <w:jc w:val="both"/>
        <w:rPr>
          <w:rFonts w:ascii="Times New Roman" w:hAnsi="Times New Roman" w:cs="Times New Roman"/>
        </w:rPr>
      </w:pPr>
      <w:r>
        <w:rPr>
          <w:rFonts w:ascii="Times New Roman" w:hAnsi="Times New Roman" w:cs="Times New Roman"/>
        </w:rPr>
        <w:t>Teori terakhir Maslow yaitu k</w:t>
      </w:r>
      <w:r w:rsidR="002830D1" w:rsidRPr="00AA36C8">
        <w:rPr>
          <w:rFonts w:ascii="Times New Roman" w:hAnsi="Times New Roman" w:cs="Times New Roman"/>
        </w:rPr>
        <w:t>ebutuhan untuk mengaktualisasi diri</w:t>
      </w:r>
      <w:r>
        <w:rPr>
          <w:rFonts w:ascii="Times New Roman" w:hAnsi="Times New Roman" w:cs="Times New Roman"/>
        </w:rPr>
        <w:t xml:space="preserve">. </w:t>
      </w:r>
      <w:r w:rsidR="002830D1" w:rsidRPr="00513547">
        <w:rPr>
          <w:rFonts w:ascii="Times New Roman" w:hAnsi="Times New Roman" w:cs="Times New Roman"/>
        </w:rPr>
        <w:t>Kebutuhan aktualisasi diri merupakan kebutuhan yang tidak melibatkan keseimbangan, tetapi melibatkan keinginan yang terus menerus untuk memenuhi potensi. Hal ini merupakan kebutuhan untuk mewujudkan segala kemampuan dan seringkali nampak pada hal-hal yang sesuai untuk mencapai cita cita diri seseorang.</w:t>
      </w:r>
      <w:r w:rsidR="00FE2A19">
        <w:rPr>
          <w:rFonts w:ascii="Times New Roman" w:hAnsi="Times New Roman" w:cs="Times New Roman"/>
        </w:rPr>
        <w:t xml:space="preserve"> </w:t>
      </w:r>
    </w:p>
    <w:p w14:paraId="12BC2B57" w14:textId="77777777" w:rsidR="00B27A5C" w:rsidRPr="00B27A5C" w:rsidRDefault="00B27A5C" w:rsidP="00B27A5C">
      <w:pPr>
        <w:pStyle w:val="ListParagraph"/>
        <w:spacing w:line="360" w:lineRule="auto"/>
        <w:ind w:firstLine="720"/>
        <w:jc w:val="both"/>
        <w:rPr>
          <w:rFonts w:ascii="Times New Roman" w:hAnsi="Times New Roman" w:cs="Times New Roman"/>
        </w:rPr>
      </w:pPr>
    </w:p>
    <w:p w14:paraId="06E30595" w14:textId="57D762F9" w:rsidR="009D34E4" w:rsidRDefault="009D34E4" w:rsidP="00AA36C8">
      <w:pPr>
        <w:pStyle w:val="ListParagraph"/>
        <w:spacing w:line="360" w:lineRule="auto"/>
        <w:ind w:firstLine="720"/>
        <w:jc w:val="both"/>
        <w:rPr>
          <w:rFonts w:ascii="Times New Roman" w:hAnsi="Times New Roman" w:cs="Times New Roman"/>
        </w:rPr>
      </w:pPr>
      <w:r>
        <w:rPr>
          <w:rFonts w:ascii="Times New Roman" w:hAnsi="Times New Roman" w:cs="Times New Roman"/>
        </w:rPr>
        <w:lastRenderedPageBreak/>
        <w:t>Aktualisasi diri dapat didefinisikan sebagai perkembangan yang paling tinggi dan penggunaan semua bakat kita, pemenuhan semua kualitas dan kapasitas kita. Meskipun kebutuhan-kebutuhan dalam tingkat yang lebih rendah di puaskan, seperti merasa aman secara fisik amupun emosional, mempunyai perasaan memiliki dan cinta serta merasa bahwa diri kita adalah individu-individu yang berharga, namun kita akan merasa kecewa, tidak tenang dan tidak puas jika kita gagal berusaha untuk memuaskan kebutuhan akan aktualisasi diri.</w:t>
      </w:r>
      <w:r w:rsidR="004E301A">
        <w:rPr>
          <w:rStyle w:val="FootnoteReference"/>
          <w:rFonts w:ascii="Times New Roman" w:hAnsi="Times New Roman" w:cs="Times New Roman"/>
        </w:rPr>
        <w:footnoteReference w:id="12"/>
      </w:r>
    </w:p>
    <w:p w14:paraId="7CFCD766" w14:textId="77777777" w:rsidR="00B27A5C" w:rsidRDefault="00B27A5C" w:rsidP="00AA36C8">
      <w:pPr>
        <w:pStyle w:val="ListParagraph"/>
        <w:spacing w:line="360" w:lineRule="auto"/>
        <w:ind w:firstLine="720"/>
        <w:jc w:val="both"/>
        <w:rPr>
          <w:rFonts w:ascii="Times New Roman" w:hAnsi="Times New Roman" w:cs="Times New Roman"/>
        </w:rPr>
      </w:pPr>
    </w:p>
    <w:p w14:paraId="08F8607B" w14:textId="77777777" w:rsidR="002830D1" w:rsidRDefault="002830D1" w:rsidP="002830D1">
      <w:pPr>
        <w:spacing w:line="360" w:lineRule="auto"/>
        <w:ind w:left="720" w:firstLine="720"/>
        <w:jc w:val="both"/>
        <w:rPr>
          <w:rFonts w:ascii="Times New Roman" w:hAnsi="Times New Roman" w:cs="Times New Roman"/>
        </w:rPr>
      </w:pPr>
      <w:r>
        <w:rPr>
          <w:rFonts w:ascii="Times New Roman" w:hAnsi="Times New Roman" w:cs="Times New Roman"/>
        </w:rPr>
        <w:t>Pada awal teori Maslow, yaitu kebutuhan untuk fisiologis atau bisa disebut kebutuhan mendasar, seperti makan, minum, tempat tinggal. Dilihat dari keluarga pemulung di Kawasan lapak rosok Babarsari ini, dari perilaku hidup bersih dan sehat saja mereka sudah tidak dilakukan, apalagi tempat tinggalnya. Tempat tinggal yang berada di lapak rosok Babarsari ini rata-rata terbuat dari kardus yang tidak terpakai dan barang bekas lainnya. Makan dan minum keluarga pemulung Babarsari ini juga jauh dari kata sehat, mereka makan seadanya saja dan minum yang kondisi lingkungannya seperti itu. Kawasan lapak rosok Babarsari ini juga ditinggal oleh anak-anak mereka, yang juga tidak cocok buat anak-anak, karena minimnya tempat tinggal, makanan dan minuman yang bersih. Secara kebutuhan fisiologis mereka tidak dapat tercukupi selama ini.</w:t>
      </w:r>
    </w:p>
    <w:p w14:paraId="79A78BD6" w14:textId="5271EEE8" w:rsidR="00AB3741" w:rsidRPr="002830D1" w:rsidRDefault="00AB3741" w:rsidP="002830D1">
      <w:pPr>
        <w:spacing w:line="360" w:lineRule="auto"/>
        <w:ind w:left="720" w:firstLine="720"/>
        <w:jc w:val="both"/>
        <w:rPr>
          <w:rFonts w:ascii="Times New Roman" w:hAnsi="Times New Roman" w:cs="Times New Roman"/>
        </w:rPr>
      </w:pPr>
      <w:r w:rsidRPr="002830D1">
        <w:rPr>
          <w:rFonts w:ascii="Times New Roman" w:hAnsi="Times New Roman" w:cs="Times New Roman"/>
        </w:rPr>
        <w:t>Keluarga pemulung yang berada di lapak rosok Babarsari ini kurang lebih terdapat 1</w:t>
      </w:r>
      <w:r w:rsidR="00F2398E" w:rsidRPr="002830D1">
        <w:rPr>
          <w:rFonts w:ascii="Times New Roman" w:hAnsi="Times New Roman" w:cs="Times New Roman"/>
        </w:rPr>
        <w:t xml:space="preserve">2 </w:t>
      </w:r>
      <w:r w:rsidRPr="002830D1">
        <w:rPr>
          <w:rFonts w:ascii="Times New Roman" w:hAnsi="Times New Roman" w:cs="Times New Roman"/>
        </w:rPr>
        <w:t>kepala keluarga. Dalam lingkungannya terdapat 1 orang yang mempunyai lapak rosok ini, sebut saja Bapak Min atau Mbah Min. Beliau merupakan anggota dari lapak rosok di Babarsari tersebut yang mempunyai kuasa atas pekerjaan pemulung semua keluarga yang ada disana. Menurut Mbah Min, kondisi lingkungan yang ada di Kawasan lapak rosok Babarasari ini dengan jujur kurang sekali dengan kebersihan. Keluarga dan anak-anak yang ada di lapak rosok ini sudah terbiasa dengan lingkungan kotor seperti ini. Mereka juga biasa sekali dengan kondisi seperti itu. Apalagi anak-anak sangat enjoy sekali dengan lingkungannya. Ketika ditanya mengenai PHBS itu sendiri pun, Mbah Min juga menambahkan bahwa mereka dalam hal ini keluarga tidak mengenal hal seperti itu, kecuali air untuk mandi yang berasal dari sumur.</w:t>
      </w:r>
      <w:r w:rsidR="00714871">
        <w:rPr>
          <w:rStyle w:val="FootnoteReference"/>
          <w:rFonts w:ascii="Times New Roman" w:hAnsi="Times New Roman" w:cs="Times New Roman"/>
        </w:rPr>
        <w:footnoteReference w:id="13"/>
      </w:r>
    </w:p>
    <w:p w14:paraId="2BAC9345" w14:textId="1A7CBFA1" w:rsidR="00AB3741" w:rsidRDefault="00AB3741" w:rsidP="00AB3741">
      <w:pPr>
        <w:pStyle w:val="ListParagraph"/>
        <w:spacing w:line="360" w:lineRule="auto"/>
        <w:ind w:firstLine="720"/>
        <w:jc w:val="both"/>
        <w:rPr>
          <w:rFonts w:ascii="Times New Roman" w:hAnsi="Times New Roman" w:cs="Times New Roman"/>
        </w:rPr>
      </w:pPr>
      <w:r>
        <w:rPr>
          <w:rFonts w:ascii="Times New Roman" w:hAnsi="Times New Roman" w:cs="Times New Roman"/>
        </w:rPr>
        <w:t xml:space="preserve">Keluarga pemulung di lapak rosok Babarsari ini bisa dikatakan cukup susah untuk memenuhi kehidupan sehari-harinya. Mbah Min mengatakan bahwa kebutuhan sehari-hari saja sudah susah, apalagi kebutuhan lainnya seperti hp, </w:t>
      </w:r>
      <w:r w:rsidR="0036788E">
        <w:rPr>
          <w:rFonts w:ascii="Times New Roman" w:hAnsi="Times New Roman" w:cs="Times New Roman"/>
        </w:rPr>
        <w:t>k</w:t>
      </w:r>
      <w:r>
        <w:rPr>
          <w:rFonts w:ascii="Times New Roman" w:hAnsi="Times New Roman" w:cs="Times New Roman"/>
        </w:rPr>
        <w:t xml:space="preserve">omputer dan terutama pendidikan anak-anak </w:t>
      </w:r>
      <w:r>
        <w:rPr>
          <w:rFonts w:ascii="Times New Roman" w:hAnsi="Times New Roman" w:cs="Times New Roman"/>
        </w:rPr>
        <w:lastRenderedPageBreak/>
        <w:t xml:space="preserve">keluarga tersebut. Apalagi jika musim hujan datang susah sekali untuk mencari pundi-pundi uang sehari-hari. Pengaruh PHBS terhadap kelangsungan hidup keluarga pemulung disini pun juga selalu ada. Mereka tidak mengenal cuci tangan, memakai sandal, mandi. Mbah Min mengakui jika efek perilaku yang kurang sehat sangat jelas berpengaruh pada keberlangsungan hidup keluarga yang hidup di lapak rosok tersebut. Sangat susah untuk mengajari mereka tentang perilaku hidup sehat. </w:t>
      </w:r>
    </w:p>
    <w:p w14:paraId="169A81BB" w14:textId="7727E5CB" w:rsidR="00AB3741" w:rsidRDefault="00AB3741" w:rsidP="00AB3741">
      <w:pPr>
        <w:pStyle w:val="ListParagraph"/>
        <w:spacing w:line="360" w:lineRule="auto"/>
        <w:ind w:firstLine="720"/>
        <w:jc w:val="both"/>
        <w:rPr>
          <w:rFonts w:ascii="Times New Roman" w:hAnsi="Times New Roman" w:cs="Times New Roman"/>
        </w:rPr>
      </w:pPr>
      <w:r>
        <w:rPr>
          <w:rFonts w:ascii="Times New Roman" w:hAnsi="Times New Roman" w:cs="Times New Roman"/>
        </w:rPr>
        <w:t>Kebutuhan keluarga pemulung di lapak rosok Babarsari ini bisa dikatakan jauh sekali dari kata sejahtera.</w:t>
      </w:r>
      <w:r w:rsidR="0036788E">
        <w:rPr>
          <w:rFonts w:ascii="Times New Roman" w:hAnsi="Times New Roman" w:cs="Times New Roman"/>
        </w:rPr>
        <w:t xml:space="preserve"> Mereka para keluarga pemulung seperti kebutuhan dasar saja </w:t>
      </w:r>
      <w:r w:rsidR="00CB53A0">
        <w:rPr>
          <w:rFonts w:ascii="Times New Roman" w:hAnsi="Times New Roman" w:cs="Times New Roman"/>
        </w:rPr>
        <w:t>belum terpenuhi secara maksimal. Kebutuhan yang dikenal dengan sandang pangan dan papan belum memenuhi kategori tersebut.</w:t>
      </w:r>
      <w:r>
        <w:rPr>
          <w:rFonts w:ascii="Times New Roman" w:hAnsi="Times New Roman" w:cs="Times New Roman"/>
        </w:rPr>
        <w:t xml:space="preserve"> Mbah Min mengatakan bahwa mereka saja dengan lingkungan tidak peduli, apalagi dengan kebutuhan sehari-hari mereka. Bisa dikatakan semua keluarga di lapak rosok ini belum tercukupi atau belum sejahtera. Pendidikan anak saja menurut masing-masing orang tua mereka tidak penting dan yang terpenting adalah mencari uang untuk kebutuhan sehari-hari. Menyangkut dengan kebutuhan anak-anak mereka, juga sama belum tercukupi semuanya. Dimulai dari pakaian, cara bertutur kata, cara makan yang jauh dari orang biasanya. Tetapi mereka semua menikmati hal tersebut. </w:t>
      </w:r>
    </w:p>
    <w:p w14:paraId="0FA6A80D" w14:textId="4915D631" w:rsidR="002830D1" w:rsidRDefault="002830D1" w:rsidP="002830D1">
      <w:pPr>
        <w:spacing w:line="360" w:lineRule="auto"/>
        <w:ind w:left="720" w:firstLine="720"/>
        <w:jc w:val="both"/>
        <w:rPr>
          <w:rFonts w:ascii="Times New Roman" w:hAnsi="Times New Roman" w:cs="Times New Roman"/>
        </w:rPr>
      </w:pPr>
      <w:r>
        <w:rPr>
          <w:rFonts w:ascii="Times New Roman" w:hAnsi="Times New Roman" w:cs="Times New Roman"/>
        </w:rPr>
        <w:t>Teori Maslow kedua yang berbunyi kebutuhan akan rasa aman. Mereka para keluarga pemulung lapak rosok Babarsari dalam hal ini mereka belum mempunyai keterangan tempat tinggal yang jelas dari pemerintah daerah. Mereka pun juga khawatir jika sewaktu-waktu para pemerintah daerah melakukan penggusuran ke daerah mereka tinggal. Mereka akan tinggal dimana selanjutnya dan mereka mengkhawatirkan kondisi anak-anaknya. Bila mereka tinggal, mereka tidak mempunyai tempat tinggal yang pasti dan kondisi mereka juga tidak aman di luar Kawasan lapak rosoknya.</w:t>
      </w:r>
    </w:p>
    <w:p w14:paraId="1B4EBEFA" w14:textId="162AC4DF" w:rsidR="002830D1" w:rsidRDefault="002830D1" w:rsidP="002830D1">
      <w:pPr>
        <w:spacing w:line="360" w:lineRule="auto"/>
        <w:ind w:left="720" w:firstLine="720"/>
        <w:jc w:val="both"/>
        <w:rPr>
          <w:rFonts w:ascii="Times New Roman" w:hAnsi="Times New Roman" w:cs="Times New Roman"/>
        </w:rPr>
      </w:pPr>
      <w:r>
        <w:rPr>
          <w:rFonts w:ascii="Times New Roman" w:hAnsi="Times New Roman" w:cs="Times New Roman"/>
        </w:rPr>
        <w:t xml:space="preserve">Kebutuhan keempat Maslow yakni kebutuhan akan harga diri. Harga diri yang dimaksud adalah wujud martabat dari keluarga pemulung di Kawasan lapak rosok Babarsari ini. Mereka para keluarga pemulung ini merasa biasa saja bila di Kawasan mereka sendiri, lain halnya bila mereka di luar kawasannya seakan merasa tidak ada nilainya. Selain karena mereka memiliki profesi yang kotor, mereka juga dicap sebagai orang yang malas, tidak mau usaha, menganggu jalan dan lain sebagainya. Keluarga pemulung merasakan harga diri mereka, reputasi mereka, martabat mereka tidak dianggap sama sekali dan itu berimbas pada anak-anak mereka yang tidak tahu menahu tentang keadaan ekonomi orang tuanya. Sederhananya saja, penduduk sebelah lapak mereka pun tidak pernah mengajak keluarga pemulung ini untuk berkegiatan bersama-sama, seperti gotong royong, pertemuan rt dan rw. </w:t>
      </w:r>
    </w:p>
    <w:p w14:paraId="0C6AF6C1" w14:textId="3CC06863" w:rsidR="00A41BA9" w:rsidRDefault="00A41BA9" w:rsidP="00A41BA9">
      <w:pPr>
        <w:spacing w:line="360" w:lineRule="auto"/>
        <w:ind w:left="720" w:firstLine="720"/>
        <w:jc w:val="both"/>
        <w:rPr>
          <w:rFonts w:ascii="Times New Roman" w:hAnsi="Times New Roman" w:cs="Times New Roman"/>
        </w:rPr>
      </w:pPr>
      <w:r>
        <w:rPr>
          <w:rFonts w:ascii="Times New Roman" w:hAnsi="Times New Roman" w:cs="Times New Roman"/>
        </w:rPr>
        <w:lastRenderedPageBreak/>
        <w:t xml:space="preserve">Teori kebutuhan kelima yang terakhir Maslow adalah kebutuhan akan aktualisasi diri. Aktualisasi diri yaitu potensi atau kemampuan yang dimiliki oleh keluarga pemulung itu sendiri yang kemudian akan diakui oleh orang-orang yang ada disekitarnya. Dalam konteks ini, keluarga pemulung belum merasakan adanya perhatian dari pemerintah desa setempat untuk membantu kehidupan keluarga yang berada di lapak rosok ini. Mereka sangat minim sekali akses untuk menuju jalan berhubungan dan berkordinasi dengan aparat pemerintah desa setempat. Salah satu hal yang menghalangi kordinasi tersebut adalah kemampuan sumber daya manusia mereka yang sangat terbatas sekali. Hal tersebut sangat otomatis membuat harga diri mereka tidak diperhatikan sama sekali oleh pemerintah desa setempat. Kemampuan dan bakat mereka tidak tersalurkan sama sekali karena minimnya sumber daya manusia yang dimiliki. </w:t>
      </w:r>
    </w:p>
    <w:p w14:paraId="1EF883AC" w14:textId="06249E87" w:rsidR="00971E83" w:rsidRDefault="00971E83" w:rsidP="00971E83">
      <w:pPr>
        <w:pStyle w:val="ListParagraph"/>
        <w:numPr>
          <w:ilvl w:val="0"/>
          <w:numId w:val="1"/>
        </w:numPr>
        <w:spacing w:line="360" w:lineRule="auto"/>
        <w:jc w:val="both"/>
        <w:rPr>
          <w:rFonts w:ascii="Times New Roman" w:hAnsi="Times New Roman" w:cs="Times New Roman"/>
          <w:b/>
        </w:rPr>
      </w:pPr>
      <w:r w:rsidRPr="00971E83">
        <w:rPr>
          <w:rFonts w:ascii="Times New Roman" w:hAnsi="Times New Roman" w:cs="Times New Roman"/>
          <w:b/>
        </w:rPr>
        <w:t xml:space="preserve">Kebutuhan yang Sudah Terpenuhi </w:t>
      </w:r>
      <w:r w:rsidR="00F030A1">
        <w:rPr>
          <w:rFonts w:ascii="Times New Roman" w:hAnsi="Times New Roman" w:cs="Times New Roman"/>
          <w:b/>
        </w:rPr>
        <w:t>oleh Keluarga Pemulung</w:t>
      </w:r>
    </w:p>
    <w:p w14:paraId="581AD7AA" w14:textId="18D07950" w:rsidR="00971E83" w:rsidRDefault="00971E83" w:rsidP="00971E83">
      <w:pPr>
        <w:spacing w:line="360" w:lineRule="auto"/>
        <w:ind w:left="720" w:firstLine="720"/>
        <w:jc w:val="both"/>
        <w:rPr>
          <w:rFonts w:ascii="Times New Roman" w:hAnsi="Times New Roman" w:cs="Times New Roman"/>
        </w:rPr>
      </w:pPr>
      <w:r w:rsidRPr="00971E83">
        <w:rPr>
          <w:rFonts w:ascii="Times New Roman" w:hAnsi="Times New Roman" w:cs="Times New Roman"/>
        </w:rPr>
        <w:t xml:space="preserve">Dilihat kembali dari teori Maslow yang </w:t>
      </w:r>
      <w:r>
        <w:rPr>
          <w:rFonts w:ascii="Times New Roman" w:hAnsi="Times New Roman" w:cs="Times New Roman"/>
        </w:rPr>
        <w:t>ketiga yaitu memiliki rasa cinta dan rasa kepemilikian dengan yang lain. Rasa cinta dan memiliki dalam konteks ini adalah, keluarga pemulung di lapak rosok Babarsari ini memiliki rasa untuk saling berbagi cerita, saling berkeluh kesah, saling mendukung satu sama lainnya. Hal ini dalam kehidupan keluarga pemulung pun terlihat, mereka kepada anak-anaknya, kepada keluarga pemulung lainnya merasakan tidak ada hal yang berbeda. Mereka saling menguatkan sama lainnya. Mereka merasa satu perjuangan dalam hal profesi dan nasib ekonomi. Anak-anak mereka juga merasakan kehangatan dari orang tua mereka meskipun berprofesi sebagai pemulung dan tinggal di tempat yang lingkungannnya tidak sehat. Interaksi sosial mereka pun juga baik-baik saja karena memiliki prinsip yang sama.</w:t>
      </w:r>
    </w:p>
    <w:p w14:paraId="406F973C" w14:textId="4347E084" w:rsidR="00AB3741" w:rsidRDefault="00AB3741" w:rsidP="00971E83">
      <w:pPr>
        <w:spacing w:line="360" w:lineRule="auto"/>
        <w:ind w:left="720" w:firstLine="720"/>
        <w:jc w:val="both"/>
        <w:rPr>
          <w:rFonts w:ascii="Times New Roman" w:hAnsi="Times New Roman" w:cs="Times New Roman"/>
        </w:rPr>
      </w:pPr>
      <w:r w:rsidRPr="00971E83">
        <w:rPr>
          <w:rFonts w:ascii="Times New Roman" w:hAnsi="Times New Roman" w:cs="Times New Roman"/>
        </w:rPr>
        <w:t>Di mulai dari PHBS atau perilaku hidup sehat yang menurut Mbah Min tidak berlaku di keluarga lapak rosok ini, terlihat berbeda saat membahas mengenai hubungan sosial atau interaksi yang ada pada keluarga pemulung ini. Menurut Mbah Min selaku yang punya lapak rosok ini, mengatakan bahwa hubungan sosial yang ada di keluarga pemulung terlihat cukup baik dan tidak ada perbedaan diantara mereka. Meskipun hal kebersihan, PHBS mereka tidak baik, tetapi kekompakan dan kerukunan mereka tetap terjaga. Keluarga pemulung satu dengan lainnya saling mendukung dan membantu. Mbah Min menambahkan, hal ini terjadi karena mereka sama-sama mempunyai pekerjaan sebagai pemulung. Mereka merasakan perjuangan yang cukup keras saat ada di luar lapak rosok Babarsari tersebut. Mereka juga sadar bahwa mereka semua adalah pendatang. Mereka mempunyai prinsip bahwa jika di tanah rantau mereka harus bertahan bagaimana caranya. Tetap komunikasi baik antar keluarga di lapak rosok ini.</w:t>
      </w:r>
    </w:p>
    <w:p w14:paraId="50870841" w14:textId="4F152796" w:rsidR="00F030A1" w:rsidRDefault="00F030A1" w:rsidP="00F030A1">
      <w:pPr>
        <w:pStyle w:val="ListParagraph"/>
        <w:spacing w:line="360" w:lineRule="auto"/>
        <w:ind w:firstLine="720"/>
        <w:jc w:val="both"/>
        <w:rPr>
          <w:rFonts w:ascii="Times New Roman" w:hAnsi="Times New Roman" w:cs="Times New Roman"/>
        </w:rPr>
      </w:pPr>
      <w:r>
        <w:rPr>
          <w:rFonts w:ascii="Times New Roman" w:hAnsi="Times New Roman" w:cs="Times New Roman"/>
        </w:rPr>
        <w:lastRenderedPageBreak/>
        <w:t>Sama seperti pendapat Mbah Min, Mas Umbu mengatakan bahwa hubungan sosial antara keluarga pemulung yang berada di lapak rosok ini tidak ada masalah dan menunjukkan adanya saling membantu satu sama lainnya. Mereka juga mempunyai perasaan senasib dan seperjuangan dalam menjadi profesi sebagai pemulung. Mereka juga sadar bahwa mereka semua pendatang yang harus bertahan di daerah Babarsari ini. Dengan adanya hal tersebut semakin kuat tali persaudaraan yang mereka jalin. Meskipun pola hidup sehat tidak mereka jalankan, tetapi kekompakan serta kerukunan tetap mereka pertahankan sampai saat ini. Keluarga pemulung mempunyai pandangan selagi bisa dihadapi secara bersama kenapa tidak. Salah satu hal yang menurut Mas Umbu kehidupan sosial di lapak rosok ini belum terjalin komunikasi yang baik adalah dengan warga sekitar lapak rosok tersebut. Keluarga pemulung di lapak rosok tersebut merasa sendiri dan merasa di kucilkan dari penduduk sebelah lapak mereka. Akhirnya keluarga pemulung tidak dapat bekerja sama dengan warga sekitarnya. Begitu pula Mbah Min, keluarga di lapak rosok tidak pernah diajak kegiatan bersama seperti gotong royong, kerja bakti, rapat pertemuan RT dan RW. Seakan mereka memang tidak dianggap kehadirannya di kawasan tersebut.</w:t>
      </w:r>
      <w:r>
        <w:rPr>
          <w:rStyle w:val="FootnoteReference"/>
          <w:rFonts w:ascii="Times New Roman" w:hAnsi="Times New Roman" w:cs="Times New Roman"/>
        </w:rPr>
        <w:footnoteReference w:id="14"/>
      </w:r>
      <w:r>
        <w:rPr>
          <w:rFonts w:ascii="Times New Roman" w:hAnsi="Times New Roman" w:cs="Times New Roman"/>
        </w:rPr>
        <w:t xml:space="preserve">  </w:t>
      </w:r>
    </w:p>
    <w:p w14:paraId="1AC16DF3" w14:textId="25F7D14D" w:rsidR="00F030A1" w:rsidRPr="00707151" w:rsidRDefault="00707151" w:rsidP="00707151">
      <w:pPr>
        <w:spacing w:line="360" w:lineRule="auto"/>
        <w:ind w:left="720" w:firstLine="720"/>
        <w:jc w:val="both"/>
        <w:rPr>
          <w:rFonts w:ascii="Times New Roman" w:hAnsi="Times New Roman" w:cs="Times New Roman"/>
        </w:rPr>
      </w:pPr>
      <w:r>
        <w:rPr>
          <w:rFonts w:ascii="Times New Roman" w:hAnsi="Times New Roman" w:cs="Times New Roman"/>
        </w:rPr>
        <w:t>Berdasarkan analisis teori Abraham Maslow yaitu hirearki kebutuhan manusia, terdapat satu kebutuhan saja yang bisa dikatakan dapat menunjang kehidupan sosial keluarga pemulung di lapak rosok Babarsari ini, yaitu kebutuhan akan rasa cinta dan memiliki. Kebutuhan ini telah membuktikan kehidupan yang ada pada keluarga pemulung di lapak rosok Babarsari. Mereka saling menguatkan satu sama lain, saling kerja sama, saling bercerita. Mereka memiliki prinsip seperjuangan dan senasib yang sama akan profesi mereka dan ekonomi mereka. Sedangkan kebutuhan yang lain seperti kebutuhan akan tempat tinggal, makan, minum, rasa aman, harga diri dan aktualisasi diri tidak mereka dapatkan selama ini. Lingkungan yang tidak mendukung untuk ditinggali, rasa khawatir sewaktu-waktu jika digusur dan kemampuan sumber daya mereka yang sangat terbatas, termasuk perilaku hidup bersih sehat, membuat dunia luar seakan tidak peduli dengan kondisi keluarga yang ada di lapak rosok Babarsari ini.</w:t>
      </w:r>
    </w:p>
    <w:p w14:paraId="0EE4E26F" w14:textId="1DF2159B" w:rsidR="00F030A1" w:rsidRPr="00F030A1" w:rsidRDefault="00C871AC" w:rsidP="00F030A1">
      <w:pPr>
        <w:pStyle w:val="ListParagraph"/>
        <w:numPr>
          <w:ilvl w:val="0"/>
          <w:numId w:val="1"/>
        </w:numPr>
        <w:spacing w:line="360" w:lineRule="auto"/>
        <w:jc w:val="both"/>
        <w:rPr>
          <w:rFonts w:ascii="Times New Roman" w:hAnsi="Times New Roman" w:cs="Times New Roman"/>
          <w:b/>
        </w:rPr>
      </w:pPr>
      <w:r>
        <w:rPr>
          <w:rFonts w:ascii="Times New Roman" w:hAnsi="Times New Roman" w:cs="Times New Roman"/>
          <w:b/>
        </w:rPr>
        <w:t xml:space="preserve">Berharap Akan PHBS yang Lebih Baik dari </w:t>
      </w:r>
      <w:r w:rsidR="00F030A1">
        <w:rPr>
          <w:rFonts w:ascii="Times New Roman" w:hAnsi="Times New Roman" w:cs="Times New Roman"/>
          <w:b/>
        </w:rPr>
        <w:t>Pemilik Rosok dan Fasilitator Lapak Rosok</w:t>
      </w:r>
    </w:p>
    <w:p w14:paraId="1409AA66" w14:textId="02643589" w:rsidR="00AB3741" w:rsidRPr="00F030A1" w:rsidRDefault="00AB3741" w:rsidP="00F030A1">
      <w:pPr>
        <w:spacing w:line="360" w:lineRule="auto"/>
        <w:ind w:left="720" w:firstLine="720"/>
        <w:jc w:val="both"/>
        <w:rPr>
          <w:rFonts w:ascii="Times New Roman" w:hAnsi="Times New Roman" w:cs="Times New Roman"/>
        </w:rPr>
      </w:pPr>
      <w:r w:rsidRPr="00F030A1">
        <w:rPr>
          <w:rFonts w:ascii="Times New Roman" w:hAnsi="Times New Roman" w:cs="Times New Roman"/>
        </w:rPr>
        <w:t xml:space="preserve">Mbah Min selaku pemilik lapak rosok juga mempunyai pandangan semoga kedepannya ada kesadaran dari masing-masing keluarga disini mengenai PHBSnya. Mbah Min juga memikirkan anak-anak keluarga tersebut yang menjadi korban dari efek tempat tinggalnya yang kurang memadai dan kurang sehat. Hal serupa dikatakan oleh pendamping anak-anak di lapak rosok ini mengenai PHBS dan interaksi sosial keluarga pemulung yang ada di lapak rosok Babarsari </w:t>
      </w:r>
      <w:r w:rsidRPr="00F030A1">
        <w:rPr>
          <w:rFonts w:ascii="Times New Roman" w:hAnsi="Times New Roman" w:cs="Times New Roman"/>
        </w:rPr>
        <w:lastRenderedPageBreak/>
        <w:t>ini, sebut saja Mas Umbu Pindi. Terkait dengan kondisi lingkungan sekitar lapak rosok memang cukup prihatin sekali, apalagi mengenai PHBSnya yang cukup jauh dari kata sehat. Mereka sepertinya sudah terbiasa dengan keadaan lingkungan seperti itu dan menikmati sekali. PHBS untuk makan saja tidak mencuci tangan dan langsung makan dengan tangan kotornya dan itu juga dilakukan oleh anak-anak mereka. Kebutuhan keluarga pemulung yang ada di lapak rosok ini pun juga jauh sekali dari kata sejahtera. Mereka setiap hari hanya mempunyai pekerjaan yang bisa dikatakan hasilnya tidak tetap. Sederhananya saja seperti rumah mereka yang rata-rata terbuat dari kardus-kardus yang sudah tidak terpakai dan tidak layak untuk dihuni.</w:t>
      </w:r>
      <w:r w:rsidR="00714871">
        <w:rPr>
          <w:rStyle w:val="FootnoteReference"/>
          <w:rFonts w:ascii="Times New Roman" w:hAnsi="Times New Roman" w:cs="Times New Roman"/>
        </w:rPr>
        <w:footnoteReference w:id="15"/>
      </w:r>
    </w:p>
    <w:p w14:paraId="4EAFA5E1" w14:textId="3136692D" w:rsidR="00AB3741" w:rsidRDefault="00AB3741" w:rsidP="002F5CC8">
      <w:pPr>
        <w:pStyle w:val="ListParagraph"/>
        <w:spacing w:line="360" w:lineRule="auto"/>
        <w:ind w:firstLine="720"/>
        <w:jc w:val="both"/>
        <w:rPr>
          <w:rFonts w:ascii="Times New Roman" w:hAnsi="Times New Roman" w:cs="Times New Roman"/>
        </w:rPr>
      </w:pPr>
      <w:r>
        <w:rPr>
          <w:rFonts w:ascii="Times New Roman" w:hAnsi="Times New Roman" w:cs="Times New Roman"/>
        </w:rPr>
        <w:t xml:space="preserve">Menurut Mas Umbu sendiri, ada pengaruh tersendiri lingkungan sekitar mereka dengan keluarga pemulung di dalamnya. Kebiasaan kotor dan tidak mengenal kebiasaan bersih membuat keluarga pemulung ini merasakan dampaknya, seperti susahnya memenuhi kebutuhan sehari-hari, ada penyakit gatal-gatal, pakaian yang tidak enak dilihat. Kebutuhan keluarga pemulung disini dikatakan belum dapat memadai secara keseluruhan bahkan mereka tidak mempunyai kebutuhan administrasi yang cukup. Mas umbu mengatakan PHBS yang merupakan konsep paling penting dalam hidup sehari-hari masih belum dilaksanakan, apalagi menuju kebutuhan yang lain. Berkaitan dengan kebutuhan anak-anak keluarga pemulung juga sama sekali belum tercukupi semuanya. Para orang tua yang juga tidak memiliki niat untuk menyekolahkan anaknya serta lingkungan yang kurang mendukung memaksa anak-anak harus ikut pergi memulung bersama orang tuanya. Anak-anak mereka tidak punya kesempatan untuk bisa bersekolah. </w:t>
      </w:r>
    </w:p>
    <w:p w14:paraId="0F6DA716" w14:textId="77777777" w:rsidR="002F5CC8" w:rsidRPr="002F5CC8" w:rsidRDefault="002F5CC8" w:rsidP="002F5CC8">
      <w:pPr>
        <w:pStyle w:val="ListParagraph"/>
        <w:spacing w:line="360" w:lineRule="auto"/>
        <w:ind w:firstLine="720"/>
        <w:jc w:val="both"/>
        <w:rPr>
          <w:rFonts w:ascii="Times New Roman" w:hAnsi="Times New Roman" w:cs="Times New Roman"/>
        </w:rPr>
      </w:pPr>
    </w:p>
    <w:p w14:paraId="77E2302E" w14:textId="0859A00F" w:rsidR="00AB3741" w:rsidRDefault="00AB3741" w:rsidP="00AB3741">
      <w:pPr>
        <w:pStyle w:val="ListParagraph"/>
        <w:spacing w:line="360" w:lineRule="auto"/>
        <w:ind w:firstLine="720"/>
        <w:jc w:val="both"/>
        <w:rPr>
          <w:rFonts w:ascii="Times New Roman" w:hAnsi="Times New Roman" w:cs="Times New Roman"/>
        </w:rPr>
      </w:pPr>
      <w:r>
        <w:rPr>
          <w:rFonts w:ascii="Times New Roman" w:hAnsi="Times New Roman" w:cs="Times New Roman"/>
        </w:rPr>
        <w:t xml:space="preserve">Harapan dari Mas Umbu sekaligus pendamping </w:t>
      </w:r>
      <w:r w:rsidR="00707151">
        <w:rPr>
          <w:rFonts w:ascii="Times New Roman" w:hAnsi="Times New Roman" w:cs="Times New Roman"/>
        </w:rPr>
        <w:t xml:space="preserve">atau fasilitator </w:t>
      </w:r>
      <w:r>
        <w:rPr>
          <w:rFonts w:ascii="Times New Roman" w:hAnsi="Times New Roman" w:cs="Times New Roman"/>
        </w:rPr>
        <w:t>anak-anak yang berada di lapak rosok Babarsari ini adalah adanya keterbukaan relasi warga sekitar dengan keluarga pemulung di lapak ini, anak-anak dan keluarga bisa mengenal pola PHBS yang merupakan salah satu dasar membentuk hidup yang sejahtera dan adanya perhatian pemerintah daerah setempat untuk melakukan pendataan terhadap administrasi kependudukan para keluarga pemulung di lapak rosok Babarsari.</w:t>
      </w:r>
    </w:p>
    <w:p w14:paraId="3B5F4A33" w14:textId="77777777" w:rsidR="00AB3741" w:rsidRDefault="00AB3741" w:rsidP="00AB3741">
      <w:pPr>
        <w:pStyle w:val="ListParagraph"/>
        <w:spacing w:line="360" w:lineRule="auto"/>
        <w:ind w:left="1440"/>
        <w:jc w:val="both"/>
        <w:rPr>
          <w:rFonts w:ascii="Times New Roman" w:hAnsi="Times New Roman" w:cs="Times New Roman"/>
        </w:rPr>
      </w:pPr>
    </w:p>
    <w:p w14:paraId="51AE592C" w14:textId="0FB7C80F" w:rsidR="00AB3741" w:rsidRDefault="000D6173" w:rsidP="000D6173">
      <w:pPr>
        <w:pStyle w:val="ListParagraph"/>
        <w:numPr>
          <w:ilvl w:val="0"/>
          <w:numId w:val="1"/>
        </w:numPr>
        <w:spacing w:line="360" w:lineRule="auto"/>
        <w:jc w:val="both"/>
        <w:rPr>
          <w:rFonts w:ascii="Times New Roman" w:hAnsi="Times New Roman" w:cs="Times New Roman"/>
          <w:b/>
        </w:rPr>
      </w:pPr>
      <w:r>
        <w:rPr>
          <w:rFonts w:ascii="Times New Roman" w:hAnsi="Times New Roman" w:cs="Times New Roman"/>
          <w:b/>
        </w:rPr>
        <w:t>Penanganan Pekerja Sosial</w:t>
      </w:r>
    </w:p>
    <w:p w14:paraId="4D3E0ED3" w14:textId="77777777" w:rsidR="003F364A" w:rsidRDefault="00666534" w:rsidP="00AB3741">
      <w:pPr>
        <w:pStyle w:val="ListParagraph"/>
        <w:spacing w:line="360" w:lineRule="auto"/>
        <w:ind w:firstLine="720"/>
        <w:jc w:val="both"/>
        <w:rPr>
          <w:rFonts w:ascii="Times New Roman" w:hAnsi="Times New Roman" w:cs="Times New Roman"/>
        </w:rPr>
      </w:pPr>
      <w:r>
        <w:rPr>
          <w:rFonts w:ascii="Times New Roman" w:hAnsi="Times New Roman" w:cs="Times New Roman"/>
        </w:rPr>
        <w:t xml:space="preserve">Menangani perilaku hidup bersih dan sehat / PHBS tidak hanya dilakukan oleh keluarga pemulung di lapak rosok Babarsari ini, tetapi seorang Pekerja Sosial juga turut dalam melihat kasus ini. Pekerja sosial tidak melulu melihat masalah sosial, tetapi juga perilaku hidup sehat. Memang bila dilihat konteksnya masalah perilaku kesehatan ini ditangani oleh orang yang berprofesi </w:t>
      </w:r>
      <w:r>
        <w:rPr>
          <w:rFonts w:ascii="Times New Roman" w:hAnsi="Times New Roman" w:cs="Times New Roman"/>
        </w:rPr>
        <w:lastRenderedPageBreak/>
        <w:t xml:space="preserve">kesehatan, seperti tenaga medis, perawat dan dokter. Pekerja sosial berbeda, mereka menangani semua lini masalah, termasuk </w:t>
      </w:r>
      <w:r w:rsidR="008760F0">
        <w:rPr>
          <w:rFonts w:ascii="Times New Roman" w:hAnsi="Times New Roman" w:cs="Times New Roman"/>
        </w:rPr>
        <w:t>perilaku hidup sehat ini.</w:t>
      </w:r>
      <w:r w:rsidR="004C000E">
        <w:rPr>
          <w:rFonts w:ascii="Times New Roman" w:hAnsi="Times New Roman" w:cs="Times New Roman"/>
        </w:rPr>
        <w:t xml:space="preserve"> Dalam konteks lingkungan keluarga pemulung di lapak rosok Babarsari ini, seorang pekerja sosial sebelumnya harus mengidentifikasi dan observasi mengenai perilaku hidup bersih dan sehat mereka. Pekerja Sosial melakukan assessment dan lain sebagainya sebagaimana alur penanganan masalah klien. </w:t>
      </w:r>
    </w:p>
    <w:p w14:paraId="58DBA368" w14:textId="77777777" w:rsidR="00897356" w:rsidRDefault="004C000E" w:rsidP="00AB3741">
      <w:pPr>
        <w:pStyle w:val="ListParagraph"/>
        <w:spacing w:line="360" w:lineRule="auto"/>
        <w:ind w:firstLine="720"/>
        <w:jc w:val="both"/>
        <w:rPr>
          <w:rFonts w:ascii="Times New Roman" w:hAnsi="Times New Roman" w:cs="Times New Roman"/>
        </w:rPr>
      </w:pPr>
      <w:r>
        <w:rPr>
          <w:rFonts w:ascii="Times New Roman" w:hAnsi="Times New Roman" w:cs="Times New Roman"/>
        </w:rPr>
        <w:t>Tak hanya melakukan identifikasi masalah, Pekerja Sosial juga turut menjadi agen pelaksana masalah. Mereka dapat mengajarkan hal-hal mendasar mengenai pentingnya perilaku hidup sehat kepada keluarga pemulung ini. Seorang pekerja sosial juga bisa menangani pada level makro selain pada level meso ini.</w:t>
      </w:r>
      <w:r w:rsidR="003F364A">
        <w:rPr>
          <w:rFonts w:ascii="Times New Roman" w:hAnsi="Times New Roman" w:cs="Times New Roman"/>
        </w:rPr>
        <w:t xml:space="preserve"> Pada pengananan level atau tingkatan makro, seorang pekerja sosial bisa melakukan peran sebagai mediator. Mediator berfungsi sebagai jembatan antara pihak keluarga pemulung dengan pihak pemerintah desa setempat. Dalam kasus lapak rosok keluarga pemulung ini, mereka belum lengkap dalam hal administrasi seperti Kartu Tanda Penduduk dan Kartu Keluarga. Hal ini seorang Pekerja Sosial bisa melakukan advokasi administrasi kependudukan ke pemerintah desa. Selain melakukan mediasi ke pihak pemerintah desa, pekerja sosial juga bisa bertemu dengan ketua RT dan RW </w:t>
      </w:r>
      <w:r w:rsidR="000D037F">
        <w:rPr>
          <w:rFonts w:ascii="Times New Roman" w:hAnsi="Times New Roman" w:cs="Times New Roman"/>
        </w:rPr>
        <w:t>lokasi lapak rosok Babarsari ini.</w:t>
      </w:r>
      <w:r w:rsidR="00897356">
        <w:rPr>
          <w:rFonts w:ascii="Times New Roman" w:hAnsi="Times New Roman" w:cs="Times New Roman"/>
        </w:rPr>
        <w:t xml:space="preserve"> Hal itu penting karena keluarga pemulung ini tinggal di kawasan ketua RT dan RW tersebut.</w:t>
      </w:r>
      <w:r w:rsidR="003F364A">
        <w:rPr>
          <w:rFonts w:ascii="Times New Roman" w:hAnsi="Times New Roman" w:cs="Times New Roman"/>
        </w:rPr>
        <w:t xml:space="preserve">   </w:t>
      </w:r>
      <w:r>
        <w:rPr>
          <w:rFonts w:ascii="Times New Roman" w:hAnsi="Times New Roman" w:cs="Times New Roman"/>
        </w:rPr>
        <w:t xml:space="preserve"> </w:t>
      </w:r>
      <w:r w:rsidR="00666534">
        <w:rPr>
          <w:rFonts w:ascii="Times New Roman" w:hAnsi="Times New Roman" w:cs="Times New Roman"/>
        </w:rPr>
        <w:t xml:space="preserve"> </w:t>
      </w:r>
    </w:p>
    <w:p w14:paraId="169DE72D" w14:textId="33D7B026" w:rsidR="00AB3741" w:rsidRDefault="00AB3741" w:rsidP="00AB3741">
      <w:pPr>
        <w:pStyle w:val="ListParagraph"/>
        <w:spacing w:line="360" w:lineRule="auto"/>
        <w:ind w:firstLine="720"/>
        <w:jc w:val="both"/>
        <w:rPr>
          <w:rFonts w:ascii="Times New Roman" w:hAnsi="Times New Roman" w:cs="Times New Roman"/>
        </w:rPr>
      </w:pPr>
      <w:r>
        <w:rPr>
          <w:rFonts w:ascii="Times New Roman" w:hAnsi="Times New Roman" w:cs="Times New Roman"/>
        </w:rPr>
        <w:t xml:space="preserve">Keluarga pemulung yang berada di lapak rosok ini sebelumnya sudah didampingi dan diajarkan materi dasar mengenai perilaku hidup sehat itu seperti apa. Hal ini di ajarkan oleh Mas Umbu Pindi selaku pendamping anak-anak yang ada di lapak rosok Babarsari ini. Mas Umbu telah mengajarkan mulai hal yang sederhana seperti cara membersihkan gigi atau sikat gigi yang benar seperti apa serta penjelasannya yang benar. Akan tetapi walaupun mereka memiliki perilaku hidup yang kurang sehat, hubungan sosial mereka sangat baik dan bisa dibilang terjaga kerukunannya. </w:t>
      </w:r>
    </w:p>
    <w:p w14:paraId="748D6DDB" w14:textId="77777777" w:rsidR="00D361FE" w:rsidRDefault="00D361FE" w:rsidP="00AB3741">
      <w:pPr>
        <w:pStyle w:val="ListParagraph"/>
        <w:spacing w:line="360" w:lineRule="auto"/>
        <w:ind w:firstLine="720"/>
        <w:jc w:val="both"/>
        <w:rPr>
          <w:rFonts w:ascii="Times New Roman" w:hAnsi="Times New Roman" w:cs="Times New Roman"/>
        </w:rPr>
      </w:pPr>
    </w:p>
    <w:p w14:paraId="4CA33BF6" w14:textId="77777777" w:rsidR="00AB3741" w:rsidRDefault="00AB3741" w:rsidP="00AB3741">
      <w:pPr>
        <w:pStyle w:val="ListParagraph"/>
        <w:numPr>
          <w:ilvl w:val="0"/>
          <w:numId w:val="1"/>
        </w:numPr>
        <w:spacing w:line="360" w:lineRule="auto"/>
        <w:jc w:val="both"/>
        <w:rPr>
          <w:rFonts w:ascii="Times New Roman" w:hAnsi="Times New Roman" w:cs="Times New Roman"/>
          <w:b/>
        </w:rPr>
      </w:pPr>
      <w:r>
        <w:rPr>
          <w:rFonts w:ascii="Times New Roman" w:hAnsi="Times New Roman" w:cs="Times New Roman"/>
          <w:b/>
        </w:rPr>
        <w:t>Penutup</w:t>
      </w:r>
    </w:p>
    <w:p w14:paraId="130ED985" w14:textId="22F71B74" w:rsidR="00AB3741" w:rsidRDefault="00AB3741" w:rsidP="00AB3741">
      <w:pPr>
        <w:pStyle w:val="ListParagraph"/>
        <w:spacing w:line="360" w:lineRule="auto"/>
        <w:ind w:firstLine="720"/>
        <w:jc w:val="both"/>
        <w:rPr>
          <w:rFonts w:ascii="Times New Roman" w:hAnsi="Times New Roman" w:cs="Times New Roman"/>
        </w:rPr>
      </w:pPr>
      <w:r>
        <w:rPr>
          <w:rFonts w:ascii="Times New Roman" w:hAnsi="Times New Roman" w:cs="Times New Roman"/>
        </w:rPr>
        <w:t xml:space="preserve">Perilaku Hidup Bersih dan Sehat atau yang dikenal sebagai PHBS memiliki peran yang sangat dalam menunjang kehidupan sosial setiap keluarga yang ada. Dalam hal ini juga berlaku pada keluarga pemulung yang berada di Kawasan Lapak Rosok di Babarsari. Lingkungan yang berada di sekitar keluarga tersebut juga sangat memperngaruhi tingkat kesejahteraan sosialnya. Sayangnya jika dilihat kembali, kesadaran akan perilaku bersih dan sehat belum terlihat di keluarga pemulung ini. Mereka serta anak-anaknya sudah terbiasa dengan keadaan lingkungan yang bisa dikatakan tidak layak untuk ditinggali, apalagi terdapat anak-anak yang setiap hari bermain dan hidup di kawasan tersebut. Ditinjau kembali dari teori Abraham Maslow mengenai hiriarki kebutuhan manusia, beberapa macam kebutuhan yang ada tidak dapat terpenuhi oleh teori Maslow tersebut. Bisa dikatakan mereka tidak dapat memenuhi kebutuhan hidupnya dan belum mencapai </w:t>
      </w:r>
      <w:r>
        <w:rPr>
          <w:rFonts w:ascii="Times New Roman" w:hAnsi="Times New Roman" w:cs="Times New Roman"/>
        </w:rPr>
        <w:lastRenderedPageBreak/>
        <w:t>tingkat kesejahteraan sosial yang dimaksud. Meskipun mereka belum tercukupi akan semua kebutuhannya, ada satu hal yang cukup mengesankan dari mereka. Mereka dapat menjaga tali komunikasi yang bai kantar keluarga pemulung di lapak rosok ini. Interaksi sosial mereka cukup baik, saling membantu satu sama lainnya, kerja sama dan lain sebagainya. Mereka merasakan perjuangan senasib akan profesinya dan keadaan ekonominya. Hal itu yang membuat mereka bertahan sampai saat ini, kekompokan yang harus dijaga sampai kapanpun.</w:t>
      </w:r>
    </w:p>
    <w:p w14:paraId="7CE4F060" w14:textId="0636C365" w:rsidR="00DF15B4" w:rsidRDefault="00DF15B4" w:rsidP="00AB3741">
      <w:pPr>
        <w:pStyle w:val="ListParagraph"/>
        <w:spacing w:line="360" w:lineRule="auto"/>
        <w:ind w:firstLine="720"/>
        <w:jc w:val="both"/>
        <w:rPr>
          <w:rFonts w:ascii="Times New Roman" w:hAnsi="Times New Roman" w:cs="Times New Roman"/>
        </w:rPr>
      </w:pPr>
    </w:p>
    <w:p w14:paraId="24EB1757" w14:textId="44F92B1D" w:rsidR="00AB3741" w:rsidRDefault="00AB3741" w:rsidP="00AB3741">
      <w:pPr>
        <w:pStyle w:val="ListParagraph"/>
        <w:spacing w:line="360" w:lineRule="auto"/>
        <w:ind w:firstLine="720"/>
        <w:jc w:val="both"/>
        <w:rPr>
          <w:rFonts w:ascii="Times New Roman" w:hAnsi="Times New Roman" w:cs="Times New Roman"/>
        </w:rPr>
      </w:pPr>
      <w:r>
        <w:rPr>
          <w:rFonts w:ascii="Times New Roman" w:hAnsi="Times New Roman" w:cs="Times New Roman"/>
        </w:rPr>
        <w:t>Melihat kondisi perilaku hidup bersih dan sehat atau PHBS ini, keluarga pemulung di kawasan lapak rosok Babarsari perlu adanya perhatian dari pemerintah desa setempat. Satu sisi mereka memang terkendala dalam hal sumber daya manusianya, sisi lainnya mereka harus mendapatkan perhatian lebih oleh aparat pemerintah setempat. Mereka pun juga merasakan keresahan akan lingkungan yang ditinggali, seperti kurangnya makanan yang bersih, air minum yang bersih, berbagai macam penyakit yang menyerang dan lain sebagainya. Di kawasan lapak rosok Babarsari ini sudah terdapat seorang pendamping anak-anak yang sudah lama mendampingi anak keluarga pemulung tersebut, alangkah lebih baiknya pendamping tersebut berperan sebagai mediator atau broker dengan pemerintah desa setempat, terutama mengenai administrasi kependudukan keluarga pemulung yang belum jelas keterangannya. Melalui pendamping pula bisa diajarkan juga para keluarga tersebut khususnya para orang tua anak-anak untuk diajarkan perilaku hidup bersih dan sehat atau PHBS yang dapat mempengaruhi tingkat kesejahteraan sosial mereka.</w:t>
      </w:r>
    </w:p>
    <w:p w14:paraId="69EB18C1" w14:textId="77777777" w:rsidR="00AB3741" w:rsidRDefault="00AB3741" w:rsidP="00AB3741">
      <w:pPr>
        <w:rPr>
          <w:rFonts w:ascii="Times New Roman" w:hAnsi="Times New Roman" w:cs="Times New Roman"/>
        </w:rPr>
      </w:pPr>
      <w:r>
        <w:rPr>
          <w:rFonts w:ascii="Times New Roman" w:hAnsi="Times New Roman" w:cs="Times New Roman"/>
        </w:rPr>
        <w:br w:type="page"/>
      </w:r>
    </w:p>
    <w:p w14:paraId="0E5361A7" w14:textId="3AD48673" w:rsidR="00DF15B4" w:rsidRPr="00DF15B4" w:rsidRDefault="00DF15B4" w:rsidP="00DD010D">
      <w:pPr>
        <w:pStyle w:val="ListParagraph"/>
        <w:spacing w:line="360" w:lineRule="auto"/>
        <w:ind w:left="0" w:firstLine="720"/>
        <w:rPr>
          <w:rFonts w:ascii="Times New Roman" w:hAnsi="Times New Roman" w:cs="Times New Roman"/>
          <w:b/>
        </w:rPr>
      </w:pPr>
      <w:r>
        <w:rPr>
          <w:rFonts w:ascii="Times New Roman" w:hAnsi="Times New Roman" w:cs="Times New Roman"/>
          <w:b/>
        </w:rPr>
        <w:lastRenderedPageBreak/>
        <w:t>DAFTAR PUSTAKA</w:t>
      </w:r>
    </w:p>
    <w:p w14:paraId="3742F64A" w14:textId="77777777" w:rsidR="004E301A" w:rsidRPr="004E301A" w:rsidRDefault="00DF15B4" w:rsidP="004E301A">
      <w:pPr>
        <w:pStyle w:val="Bibliography"/>
        <w:rPr>
          <w:rFonts w:ascii="Times New Roman" w:hAnsi="Times New Roman" w:cs="Times New Roman"/>
          <w:sz w:val="24"/>
        </w:rPr>
      </w:pPr>
      <w:r w:rsidRPr="00DD010D">
        <w:fldChar w:fldCharType="begin"/>
      </w:r>
      <w:r w:rsidRPr="00DD010D">
        <w:instrText xml:space="preserve"> ADDIN ZOTERO_BIBL {"uncited":[],"omitted":[],"custom":[]} CSL_BIBLIOGRAPHY </w:instrText>
      </w:r>
      <w:r w:rsidRPr="00DD010D">
        <w:fldChar w:fldCharType="separate"/>
      </w:r>
      <w:r w:rsidR="004E301A" w:rsidRPr="004E301A">
        <w:rPr>
          <w:rFonts w:ascii="Times New Roman" w:hAnsi="Times New Roman" w:cs="Times New Roman"/>
          <w:sz w:val="24"/>
        </w:rPr>
        <w:t xml:space="preserve">Abraham Maslow. </w:t>
      </w:r>
      <w:r w:rsidR="004E301A" w:rsidRPr="004E301A">
        <w:rPr>
          <w:rFonts w:ascii="Times New Roman" w:hAnsi="Times New Roman" w:cs="Times New Roman"/>
          <w:i/>
          <w:iCs/>
          <w:sz w:val="24"/>
        </w:rPr>
        <w:t>Motivation and Personality (Teori Motivasi dengan Ancangan Hirarki Kebutuhan Manusia)</w:t>
      </w:r>
      <w:r w:rsidR="004E301A" w:rsidRPr="004E301A">
        <w:rPr>
          <w:rFonts w:ascii="Times New Roman" w:hAnsi="Times New Roman" w:cs="Times New Roman"/>
          <w:sz w:val="24"/>
        </w:rPr>
        <w:t>. Jakarta: PT Gramedia, 1984.</w:t>
      </w:r>
    </w:p>
    <w:p w14:paraId="1EEF3420" w14:textId="77777777" w:rsidR="004E301A" w:rsidRPr="004E301A" w:rsidRDefault="004E301A" w:rsidP="004E301A">
      <w:pPr>
        <w:pStyle w:val="Bibliography"/>
        <w:rPr>
          <w:rFonts w:ascii="Times New Roman" w:hAnsi="Times New Roman" w:cs="Times New Roman"/>
          <w:sz w:val="24"/>
        </w:rPr>
      </w:pPr>
      <w:r w:rsidRPr="004E301A">
        <w:rPr>
          <w:rFonts w:ascii="Times New Roman" w:hAnsi="Times New Roman" w:cs="Times New Roman"/>
          <w:sz w:val="24"/>
        </w:rPr>
        <w:t xml:space="preserve">Duane Schultz. </w:t>
      </w:r>
      <w:r w:rsidRPr="004E301A">
        <w:rPr>
          <w:rFonts w:ascii="Times New Roman" w:hAnsi="Times New Roman" w:cs="Times New Roman"/>
          <w:i/>
          <w:iCs/>
          <w:sz w:val="24"/>
        </w:rPr>
        <w:t>Psikologi Pertumbuhan: Model-model Kepribadian Sehat terjemahan Yustinus</w:t>
      </w:r>
      <w:r w:rsidRPr="004E301A">
        <w:rPr>
          <w:rFonts w:ascii="Times New Roman" w:hAnsi="Times New Roman" w:cs="Times New Roman"/>
          <w:sz w:val="24"/>
        </w:rPr>
        <w:t>. Yogyakarta: Kanisius, 1991.</w:t>
      </w:r>
    </w:p>
    <w:p w14:paraId="59AF6ECA" w14:textId="77777777" w:rsidR="004E301A" w:rsidRPr="004E301A" w:rsidRDefault="004E301A" w:rsidP="004E301A">
      <w:pPr>
        <w:pStyle w:val="Bibliography"/>
        <w:rPr>
          <w:rFonts w:ascii="Times New Roman" w:hAnsi="Times New Roman" w:cs="Times New Roman"/>
          <w:sz w:val="24"/>
        </w:rPr>
      </w:pPr>
      <w:r w:rsidRPr="004E301A">
        <w:rPr>
          <w:rFonts w:ascii="Times New Roman" w:hAnsi="Times New Roman" w:cs="Times New Roman"/>
          <w:sz w:val="24"/>
        </w:rPr>
        <w:t xml:space="preserve">Firedman. </w:t>
      </w:r>
      <w:r w:rsidRPr="004E301A">
        <w:rPr>
          <w:rFonts w:ascii="Times New Roman" w:hAnsi="Times New Roman" w:cs="Times New Roman"/>
          <w:i/>
          <w:iCs/>
          <w:sz w:val="24"/>
        </w:rPr>
        <w:t>Keperawatan Keluarga</w:t>
      </w:r>
      <w:r w:rsidRPr="004E301A">
        <w:rPr>
          <w:rFonts w:ascii="Times New Roman" w:hAnsi="Times New Roman" w:cs="Times New Roman"/>
          <w:sz w:val="24"/>
        </w:rPr>
        <w:t>. Jakarta: EGC, 1998.</w:t>
      </w:r>
    </w:p>
    <w:p w14:paraId="3A3A19F1" w14:textId="77777777" w:rsidR="004E301A" w:rsidRPr="004E301A" w:rsidRDefault="004E301A" w:rsidP="004E301A">
      <w:pPr>
        <w:pStyle w:val="Bibliography"/>
        <w:rPr>
          <w:rFonts w:ascii="Times New Roman" w:hAnsi="Times New Roman" w:cs="Times New Roman"/>
          <w:sz w:val="24"/>
        </w:rPr>
      </w:pPr>
      <w:r w:rsidRPr="004E301A">
        <w:rPr>
          <w:rFonts w:ascii="Times New Roman" w:hAnsi="Times New Roman" w:cs="Times New Roman"/>
          <w:sz w:val="24"/>
        </w:rPr>
        <w:t>Kemkes. “http://promkes.kemkes.go.id/phbs,” Oktober 2019.</w:t>
      </w:r>
    </w:p>
    <w:p w14:paraId="6202153B" w14:textId="77777777" w:rsidR="004E301A" w:rsidRPr="004E301A" w:rsidRDefault="004E301A" w:rsidP="004E301A">
      <w:pPr>
        <w:pStyle w:val="Bibliography"/>
        <w:rPr>
          <w:rFonts w:ascii="Times New Roman" w:hAnsi="Times New Roman" w:cs="Times New Roman"/>
          <w:sz w:val="24"/>
        </w:rPr>
      </w:pPr>
      <w:r w:rsidRPr="004E301A">
        <w:rPr>
          <w:rFonts w:ascii="Times New Roman" w:hAnsi="Times New Roman" w:cs="Times New Roman"/>
          <w:sz w:val="24"/>
        </w:rPr>
        <w:t>———. “http://promkes.kemkes.go.id/wpcontent/uploads/pdf/publikasi_materi_promosi/Lembar%20Balik%20PHBS.pdf,” Oktober 2019.</w:t>
      </w:r>
    </w:p>
    <w:p w14:paraId="04F55ABE" w14:textId="77777777" w:rsidR="004E301A" w:rsidRPr="004E301A" w:rsidRDefault="004E301A" w:rsidP="004E301A">
      <w:pPr>
        <w:pStyle w:val="Bibliography"/>
        <w:rPr>
          <w:rFonts w:ascii="Times New Roman" w:hAnsi="Times New Roman" w:cs="Times New Roman"/>
          <w:sz w:val="24"/>
        </w:rPr>
      </w:pPr>
      <w:r w:rsidRPr="004E301A">
        <w:rPr>
          <w:rFonts w:ascii="Times New Roman" w:hAnsi="Times New Roman" w:cs="Times New Roman"/>
          <w:sz w:val="24"/>
        </w:rPr>
        <w:t>Mbah Min. “Wawancara,” Oktober 2019.</w:t>
      </w:r>
    </w:p>
    <w:p w14:paraId="53A6EA7D" w14:textId="77777777" w:rsidR="004E301A" w:rsidRPr="004E301A" w:rsidRDefault="004E301A" w:rsidP="004E301A">
      <w:pPr>
        <w:pStyle w:val="Bibliography"/>
        <w:rPr>
          <w:rFonts w:ascii="Times New Roman" w:hAnsi="Times New Roman" w:cs="Times New Roman"/>
          <w:sz w:val="24"/>
        </w:rPr>
      </w:pPr>
      <w:r w:rsidRPr="004E301A">
        <w:rPr>
          <w:rFonts w:ascii="Times New Roman" w:hAnsi="Times New Roman" w:cs="Times New Roman"/>
          <w:sz w:val="24"/>
        </w:rPr>
        <w:t xml:space="preserve">Nur Hikma. “Aspek Psikologis Tokoh Utama dalam Novel Sepatu Dahlan Karya Khrisna Pabicara( Kajian Psikologi Humanistik Abraham Maslow).” </w:t>
      </w:r>
      <w:r w:rsidRPr="004E301A">
        <w:rPr>
          <w:rFonts w:ascii="Times New Roman" w:hAnsi="Times New Roman" w:cs="Times New Roman"/>
          <w:i/>
          <w:iCs/>
          <w:sz w:val="24"/>
        </w:rPr>
        <w:t>Jurnal Humanika</w:t>
      </w:r>
      <w:r w:rsidRPr="004E301A">
        <w:rPr>
          <w:rFonts w:ascii="Times New Roman" w:hAnsi="Times New Roman" w:cs="Times New Roman"/>
          <w:sz w:val="24"/>
        </w:rPr>
        <w:t>, Junal Humanika, 3, no. Psikologi Humanistik (Desember 2015).</w:t>
      </w:r>
    </w:p>
    <w:p w14:paraId="457E917B" w14:textId="77777777" w:rsidR="004E301A" w:rsidRPr="004E301A" w:rsidRDefault="004E301A" w:rsidP="004E301A">
      <w:pPr>
        <w:pStyle w:val="Bibliography"/>
        <w:rPr>
          <w:rFonts w:ascii="Times New Roman" w:hAnsi="Times New Roman" w:cs="Times New Roman"/>
          <w:sz w:val="24"/>
        </w:rPr>
      </w:pPr>
      <w:r w:rsidRPr="004E301A">
        <w:rPr>
          <w:rFonts w:ascii="Times New Roman" w:hAnsi="Times New Roman" w:cs="Times New Roman"/>
          <w:sz w:val="24"/>
        </w:rPr>
        <w:t xml:space="preserve">Rohmat. “Keluarga dan Pola Pengasuhan Anak.” </w:t>
      </w:r>
      <w:r w:rsidRPr="004E301A">
        <w:rPr>
          <w:rFonts w:ascii="Times New Roman" w:hAnsi="Times New Roman" w:cs="Times New Roman"/>
          <w:i/>
          <w:iCs/>
          <w:sz w:val="24"/>
        </w:rPr>
        <w:t>2010</w:t>
      </w:r>
      <w:r w:rsidRPr="004E301A">
        <w:rPr>
          <w:rFonts w:ascii="Times New Roman" w:hAnsi="Times New Roman" w:cs="Times New Roman"/>
          <w:sz w:val="24"/>
        </w:rPr>
        <w:t>, Jurnal Studi Gender dan Anak, 5, no. Keluarga (1 Januari- Juni): 35–46.</w:t>
      </w:r>
    </w:p>
    <w:p w14:paraId="239FEDE2" w14:textId="77777777" w:rsidR="004E301A" w:rsidRPr="004E301A" w:rsidRDefault="004E301A" w:rsidP="004E301A">
      <w:pPr>
        <w:pStyle w:val="Bibliography"/>
        <w:rPr>
          <w:rFonts w:ascii="Times New Roman" w:hAnsi="Times New Roman" w:cs="Times New Roman"/>
          <w:sz w:val="24"/>
        </w:rPr>
      </w:pPr>
      <w:r w:rsidRPr="004E301A">
        <w:rPr>
          <w:rFonts w:ascii="Times New Roman" w:hAnsi="Times New Roman" w:cs="Times New Roman"/>
          <w:sz w:val="24"/>
        </w:rPr>
        <w:t xml:space="preserve">Saleha Amiliatun, Lupi Riza,PurnamaSari Endah. “Pengenalan Kebersihan Lingkungan Rumah Tradisional Sunda dan Jepang Kepada Siswa SMAN 1 Jatinangor.” </w:t>
      </w:r>
      <w:r w:rsidRPr="004E301A">
        <w:rPr>
          <w:rFonts w:ascii="Times New Roman" w:hAnsi="Times New Roman" w:cs="Times New Roman"/>
          <w:i/>
          <w:iCs/>
          <w:sz w:val="24"/>
        </w:rPr>
        <w:t>Jurnal Pengabdian Kepada Masyarakat</w:t>
      </w:r>
      <w:r w:rsidRPr="004E301A">
        <w:rPr>
          <w:rFonts w:ascii="Times New Roman" w:hAnsi="Times New Roman" w:cs="Times New Roman"/>
          <w:sz w:val="24"/>
        </w:rPr>
        <w:t>, Jurnal Pengabdian Kepada Masyarakat, 1, no. Kebersihan lingkungan (April 2017): 124–28.</w:t>
      </w:r>
    </w:p>
    <w:p w14:paraId="4975B48B" w14:textId="77777777" w:rsidR="004E301A" w:rsidRPr="004E301A" w:rsidRDefault="004E301A" w:rsidP="004E301A">
      <w:pPr>
        <w:pStyle w:val="Bibliography"/>
        <w:rPr>
          <w:rFonts w:ascii="Times New Roman" w:hAnsi="Times New Roman" w:cs="Times New Roman"/>
          <w:sz w:val="24"/>
        </w:rPr>
      </w:pPr>
      <w:r w:rsidRPr="004E301A">
        <w:rPr>
          <w:rFonts w:ascii="Times New Roman" w:hAnsi="Times New Roman" w:cs="Times New Roman"/>
          <w:sz w:val="24"/>
        </w:rPr>
        <w:t xml:space="preserve">Sidik Sahabudin, Adi P Wahyu, Adi Wiratama Fery. “Program Hidup untuk Masyarakat Sehat.” </w:t>
      </w:r>
      <w:r w:rsidRPr="004E301A">
        <w:rPr>
          <w:rFonts w:ascii="Times New Roman" w:hAnsi="Times New Roman" w:cs="Times New Roman"/>
          <w:i/>
          <w:iCs/>
          <w:sz w:val="24"/>
        </w:rPr>
        <w:t>Jurnal Inovasi dan Kewirausahaan</w:t>
      </w:r>
      <w:r w:rsidRPr="004E301A">
        <w:rPr>
          <w:rFonts w:ascii="Times New Roman" w:hAnsi="Times New Roman" w:cs="Times New Roman"/>
          <w:sz w:val="24"/>
        </w:rPr>
        <w:t>, Jurnal Inovasi dan Kewirausahaan, 2, no. Hidup Sehat (January 2013): 9–13.</w:t>
      </w:r>
    </w:p>
    <w:p w14:paraId="439C103D" w14:textId="77777777" w:rsidR="004E301A" w:rsidRPr="004E301A" w:rsidRDefault="004E301A" w:rsidP="004E301A">
      <w:pPr>
        <w:pStyle w:val="Bibliography"/>
        <w:rPr>
          <w:rFonts w:ascii="Times New Roman" w:hAnsi="Times New Roman" w:cs="Times New Roman"/>
          <w:sz w:val="24"/>
        </w:rPr>
      </w:pPr>
      <w:r w:rsidRPr="004E301A">
        <w:rPr>
          <w:rFonts w:ascii="Times New Roman" w:hAnsi="Times New Roman" w:cs="Times New Roman"/>
          <w:sz w:val="24"/>
        </w:rPr>
        <w:t xml:space="preserve">Sutardji. “Karakteristik Demografi dan Sosial Ekonomi Pemulung.” </w:t>
      </w:r>
      <w:r w:rsidRPr="004E301A">
        <w:rPr>
          <w:rFonts w:ascii="Times New Roman" w:hAnsi="Times New Roman" w:cs="Times New Roman"/>
          <w:i/>
          <w:iCs/>
          <w:sz w:val="24"/>
        </w:rPr>
        <w:t>Jurnal Geografi UNNES</w:t>
      </w:r>
      <w:r w:rsidRPr="004E301A">
        <w:rPr>
          <w:rFonts w:ascii="Times New Roman" w:hAnsi="Times New Roman" w:cs="Times New Roman"/>
          <w:sz w:val="24"/>
        </w:rPr>
        <w:t>, Jurnal Geografi UNNES, 6, no. Pekerjaan Pemulung (2009).</w:t>
      </w:r>
    </w:p>
    <w:p w14:paraId="5527C289" w14:textId="77777777" w:rsidR="004E301A" w:rsidRPr="004E301A" w:rsidRDefault="004E301A" w:rsidP="004E301A">
      <w:pPr>
        <w:pStyle w:val="Bibliography"/>
        <w:rPr>
          <w:rFonts w:ascii="Times New Roman" w:hAnsi="Times New Roman" w:cs="Times New Roman"/>
          <w:sz w:val="24"/>
        </w:rPr>
      </w:pPr>
      <w:r w:rsidRPr="004E301A">
        <w:rPr>
          <w:rFonts w:ascii="Times New Roman" w:hAnsi="Times New Roman" w:cs="Times New Roman"/>
          <w:sz w:val="24"/>
        </w:rPr>
        <w:t xml:space="preserve">Tim Penyusun Kamus Pusat Pembinaan dan Pengembangan Bahasa Departemen Pendidikan dan Kebudayaan. </w:t>
      </w:r>
      <w:r w:rsidRPr="004E301A">
        <w:rPr>
          <w:rFonts w:ascii="Times New Roman" w:hAnsi="Times New Roman" w:cs="Times New Roman"/>
          <w:i/>
          <w:iCs/>
          <w:sz w:val="24"/>
        </w:rPr>
        <w:t>Kamus Besar Bahasa Indonesia</w:t>
      </w:r>
      <w:r w:rsidRPr="004E301A">
        <w:rPr>
          <w:rFonts w:ascii="Times New Roman" w:hAnsi="Times New Roman" w:cs="Times New Roman"/>
          <w:sz w:val="24"/>
        </w:rPr>
        <w:t>. Jakarta: Balai Pustaka, n.d.</w:t>
      </w:r>
    </w:p>
    <w:p w14:paraId="715EDB75" w14:textId="77777777" w:rsidR="004E301A" w:rsidRPr="004E301A" w:rsidRDefault="004E301A" w:rsidP="004E301A">
      <w:pPr>
        <w:pStyle w:val="Bibliography"/>
        <w:rPr>
          <w:rFonts w:ascii="Times New Roman" w:hAnsi="Times New Roman" w:cs="Times New Roman"/>
          <w:sz w:val="24"/>
        </w:rPr>
      </w:pPr>
      <w:r w:rsidRPr="004E301A">
        <w:rPr>
          <w:rFonts w:ascii="Times New Roman" w:hAnsi="Times New Roman" w:cs="Times New Roman"/>
          <w:sz w:val="24"/>
        </w:rPr>
        <w:t>Umbu Pindi. “Wawancara,” Oktober 2019.</w:t>
      </w:r>
    </w:p>
    <w:p w14:paraId="5F16019A" w14:textId="77777777" w:rsidR="004E301A" w:rsidRPr="004E301A" w:rsidRDefault="004E301A" w:rsidP="004E301A">
      <w:pPr>
        <w:pStyle w:val="Bibliography"/>
        <w:rPr>
          <w:rFonts w:ascii="Times New Roman" w:hAnsi="Times New Roman" w:cs="Times New Roman"/>
          <w:sz w:val="24"/>
        </w:rPr>
      </w:pPr>
      <w:r w:rsidRPr="004E301A">
        <w:rPr>
          <w:rFonts w:ascii="Times New Roman" w:hAnsi="Times New Roman" w:cs="Times New Roman"/>
          <w:sz w:val="24"/>
        </w:rPr>
        <w:t>Undang-undang. “Undang-undang Republik Indonesia No. 13 tahun 1998, Tentang Kesejahteraan Lansia bab I pasal 1.,” 1998.</w:t>
      </w:r>
    </w:p>
    <w:p w14:paraId="3BC54D0E" w14:textId="6A485293" w:rsidR="00DF15B4" w:rsidRPr="00DD010D" w:rsidRDefault="00DF15B4" w:rsidP="00DF15B4">
      <w:pPr>
        <w:pStyle w:val="ListParagraph"/>
        <w:spacing w:line="360" w:lineRule="auto"/>
        <w:ind w:firstLine="720"/>
        <w:jc w:val="both"/>
        <w:rPr>
          <w:rFonts w:ascii="Times New Roman" w:hAnsi="Times New Roman" w:cs="Times New Roman"/>
        </w:rPr>
      </w:pPr>
      <w:r w:rsidRPr="00DD010D">
        <w:rPr>
          <w:rFonts w:ascii="Times New Roman" w:hAnsi="Times New Roman" w:cs="Times New Roman"/>
        </w:rPr>
        <w:fldChar w:fldCharType="end"/>
      </w:r>
    </w:p>
    <w:p w14:paraId="4B1D85E1" w14:textId="77777777" w:rsidR="00DF15B4" w:rsidRPr="00DD010D" w:rsidRDefault="00DF15B4" w:rsidP="00AB3741">
      <w:pPr>
        <w:pStyle w:val="ListParagraph"/>
        <w:spacing w:line="360" w:lineRule="auto"/>
        <w:ind w:left="0" w:firstLine="720"/>
        <w:rPr>
          <w:rFonts w:ascii="Times New Roman" w:hAnsi="Times New Roman" w:cs="Times New Roman"/>
          <w:b/>
        </w:rPr>
      </w:pPr>
    </w:p>
    <w:p w14:paraId="415CB6BF" w14:textId="77777777" w:rsidR="00DF15B4" w:rsidRPr="00DD010D" w:rsidRDefault="00DF15B4" w:rsidP="00AB3741">
      <w:pPr>
        <w:pStyle w:val="ListParagraph"/>
        <w:spacing w:line="360" w:lineRule="auto"/>
        <w:ind w:left="0" w:firstLine="720"/>
        <w:rPr>
          <w:rFonts w:ascii="Times New Roman" w:hAnsi="Times New Roman" w:cs="Times New Roman"/>
          <w:b/>
        </w:rPr>
      </w:pPr>
    </w:p>
    <w:p w14:paraId="30D7CBA3" w14:textId="6C05E308" w:rsidR="00DF15B4" w:rsidRPr="00DD010D" w:rsidRDefault="00940469" w:rsidP="00940469">
      <w:pPr>
        <w:pStyle w:val="ListParagraph"/>
        <w:tabs>
          <w:tab w:val="left" w:pos="4275"/>
        </w:tabs>
        <w:spacing w:line="360" w:lineRule="auto"/>
        <w:ind w:left="0" w:firstLine="720"/>
        <w:rPr>
          <w:rFonts w:ascii="Times New Roman" w:hAnsi="Times New Roman" w:cs="Times New Roman"/>
          <w:b/>
        </w:rPr>
      </w:pPr>
      <w:r>
        <w:rPr>
          <w:rFonts w:ascii="Times New Roman" w:hAnsi="Times New Roman" w:cs="Times New Roman"/>
          <w:b/>
        </w:rPr>
        <w:tab/>
      </w:r>
    </w:p>
    <w:p w14:paraId="1F265C1F" w14:textId="77777777" w:rsidR="00DF15B4" w:rsidRPr="00DD010D" w:rsidRDefault="00DF15B4" w:rsidP="00AB3741">
      <w:pPr>
        <w:pStyle w:val="ListParagraph"/>
        <w:spacing w:line="360" w:lineRule="auto"/>
        <w:ind w:left="0" w:firstLine="720"/>
        <w:rPr>
          <w:rFonts w:ascii="Times New Roman" w:hAnsi="Times New Roman" w:cs="Times New Roman"/>
          <w:b/>
        </w:rPr>
      </w:pPr>
    </w:p>
    <w:p w14:paraId="730E2499" w14:textId="77777777" w:rsidR="00DF15B4" w:rsidRPr="00DD010D" w:rsidRDefault="00DF15B4" w:rsidP="00AB3741">
      <w:pPr>
        <w:pStyle w:val="ListParagraph"/>
        <w:spacing w:line="360" w:lineRule="auto"/>
        <w:ind w:left="0" w:firstLine="720"/>
        <w:rPr>
          <w:rFonts w:ascii="Times New Roman" w:hAnsi="Times New Roman" w:cs="Times New Roman"/>
          <w:b/>
        </w:rPr>
      </w:pPr>
    </w:p>
    <w:p w14:paraId="6F310C78" w14:textId="77777777" w:rsidR="00DF15B4" w:rsidRDefault="00DF15B4" w:rsidP="00AB3741">
      <w:pPr>
        <w:pStyle w:val="ListParagraph"/>
        <w:spacing w:line="360" w:lineRule="auto"/>
        <w:ind w:left="0" w:firstLine="720"/>
        <w:rPr>
          <w:rFonts w:ascii="Times New Roman" w:hAnsi="Times New Roman" w:cs="Times New Roman"/>
          <w:b/>
        </w:rPr>
      </w:pPr>
    </w:p>
    <w:p w14:paraId="0699E3FD" w14:textId="77777777" w:rsidR="00DF15B4" w:rsidRDefault="00DF15B4" w:rsidP="00AB3741">
      <w:pPr>
        <w:pStyle w:val="ListParagraph"/>
        <w:spacing w:line="360" w:lineRule="auto"/>
        <w:ind w:left="0" w:firstLine="720"/>
        <w:rPr>
          <w:rFonts w:ascii="Times New Roman" w:hAnsi="Times New Roman" w:cs="Times New Roman"/>
          <w:b/>
        </w:rPr>
      </w:pPr>
    </w:p>
    <w:p w14:paraId="26795FAF" w14:textId="77777777" w:rsidR="00DF15B4" w:rsidRDefault="00DF15B4" w:rsidP="00AB3741">
      <w:pPr>
        <w:pStyle w:val="ListParagraph"/>
        <w:spacing w:line="360" w:lineRule="auto"/>
        <w:ind w:left="0" w:firstLine="720"/>
        <w:rPr>
          <w:rFonts w:ascii="Times New Roman" w:hAnsi="Times New Roman" w:cs="Times New Roman"/>
          <w:b/>
        </w:rPr>
      </w:pPr>
    </w:p>
    <w:p w14:paraId="68A1CAF9" w14:textId="77777777" w:rsidR="00DF15B4" w:rsidRPr="00DD010D" w:rsidRDefault="00DF15B4" w:rsidP="00DD010D">
      <w:pPr>
        <w:spacing w:line="360" w:lineRule="auto"/>
        <w:rPr>
          <w:rFonts w:ascii="Times New Roman" w:hAnsi="Times New Roman" w:cs="Times New Roman"/>
          <w:b/>
        </w:rPr>
      </w:pPr>
    </w:p>
    <w:p w14:paraId="28F5E48E" w14:textId="77777777" w:rsidR="00DF15B4" w:rsidRDefault="00DF15B4" w:rsidP="00AB3741">
      <w:pPr>
        <w:pStyle w:val="ListParagraph"/>
        <w:spacing w:line="360" w:lineRule="auto"/>
        <w:ind w:left="0" w:firstLine="720"/>
        <w:rPr>
          <w:rFonts w:ascii="Times New Roman" w:hAnsi="Times New Roman" w:cs="Times New Roman"/>
          <w:b/>
        </w:rPr>
      </w:pPr>
      <w:bookmarkStart w:id="0" w:name="_GoBack"/>
      <w:bookmarkEnd w:id="0"/>
    </w:p>
    <w:sectPr w:rsidR="00DF15B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3F4E0E" w14:textId="77777777" w:rsidR="00D05FC9" w:rsidRDefault="00D05FC9" w:rsidP="00AB3741">
      <w:pPr>
        <w:spacing w:after="0" w:line="240" w:lineRule="auto"/>
      </w:pPr>
      <w:r>
        <w:separator/>
      </w:r>
    </w:p>
  </w:endnote>
  <w:endnote w:type="continuationSeparator" w:id="0">
    <w:p w14:paraId="3DAC969A" w14:textId="77777777" w:rsidR="00D05FC9" w:rsidRDefault="00D05FC9" w:rsidP="00AB37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D39E26" w14:textId="77777777" w:rsidR="00D05FC9" w:rsidRDefault="00D05FC9" w:rsidP="00AB3741">
      <w:pPr>
        <w:spacing w:after="0" w:line="240" w:lineRule="auto"/>
      </w:pPr>
      <w:r>
        <w:separator/>
      </w:r>
    </w:p>
  </w:footnote>
  <w:footnote w:type="continuationSeparator" w:id="0">
    <w:p w14:paraId="3070B731" w14:textId="77777777" w:rsidR="00D05FC9" w:rsidRDefault="00D05FC9" w:rsidP="00AB3741">
      <w:pPr>
        <w:spacing w:after="0" w:line="240" w:lineRule="auto"/>
      </w:pPr>
      <w:r>
        <w:continuationSeparator/>
      </w:r>
    </w:p>
  </w:footnote>
  <w:footnote w:id="1">
    <w:p w14:paraId="6B43A87D" w14:textId="0C6A102A" w:rsidR="00AB3741" w:rsidRPr="00AB3741" w:rsidRDefault="00AB3741" w:rsidP="00AB3741">
      <w:pPr>
        <w:pStyle w:val="FootnoteText"/>
        <w:ind w:firstLine="720"/>
        <w:jc w:val="both"/>
        <w:rPr>
          <w:rFonts w:ascii="Times New Roman" w:hAnsi="Times New Roman" w:cs="Times New Roman"/>
        </w:rPr>
      </w:pPr>
      <w:r w:rsidRPr="00AB3741">
        <w:rPr>
          <w:rStyle w:val="FootnoteReference"/>
          <w:rFonts w:ascii="Times New Roman" w:hAnsi="Times New Roman" w:cs="Times New Roman"/>
        </w:rPr>
        <w:footnoteRef/>
      </w:r>
      <w:r w:rsidRPr="00AB3741">
        <w:rPr>
          <w:rFonts w:ascii="Times New Roman" w:hAnsi="Times New Roman" w:cs="Times New Roman"/>
        </w:rPr>
        <w:t xml:space="preserve"> </w:t>
      </w:r>
      <w:r w:rsidRPr="00AB3741">
        <w:rPr>
          <w:rFonts w:ascii="Times New Roman" w:hAnsi="Times New Roman" w:cs="Times New Roman"/>
        </w:rPr>
        <w:fldChar w:fldCharType="begin"/>
      </w:r>
      <w:r w:rsidRPr="00AB3741">
        <w:rPr>
          <w:rFonts w:ascii="Times New Roman" w:hAnsi="Times New Roman" w:cs="Times New Roman"/>
        </w:rPr>
        <w:instrText xml:space="preserve"> ADDIN ZOTERO_ITEM CSL_CITATION {"citationID":"u41wfnmP","properties":{"formattedCitation":"Tim Penyusun Kamus Pusat Pembinaan dan Pengembangan Bahasa Departemen Pendidikan dan Kebudayaan, {\\i{}Kamus Besar Bahasa Indonesia}.","plainCitation":"Tim Penyusun Kamus Pusat Pembinaan dan Pengembangan Bahasa Departemen Pendidikan dan Kebudayaan, Kamus Besar Bahasa Indonesia.","noteIndex":1},"citationItems":[{"id":11,"uris":["http://zotero.org/users/local/YjpDqmo0/items/9TTWL72S"],"uri":["http://zotero.org/users/local/YjpDqmo0/items/9TTWL72S"],"itemData":{"id":11,"type":"book","title":"Kamus Besar Bahasa Indonesia","publisher":"Balai Pustaka","publisher-place":"Jakarta","event-place":"Jakarta","language":"Indonesia","author":[{"family":"Tim Penyusun Kamus Pusat Pembinaan dan Pengembangan Bahasa Departemen Pendidikan dan Kebudayaan","given":""}]}}],"schema":"https://github.com/citation-style-language/schema/raw/master/csl-citation.json"} </w:instrText>
      </w:r>
      <w:r w:rsidRPr="00AB3741">
        <w:rPr>
          <w:rFonts w:ascii="Times New Roman" w:hAnsi="Times New Roman" w:cs="Times New Roman"/>
        </w:rPr>
        <w:fldChar w:fldCharType="separate"/>
      </w:r>
      <w:r w:rsidRPr="00AB3741">
        <w:rPr>
          <w:rFonts w:ascii="Times New Roman" w:hAnsi="Times New Roman" w:cs="Times New Roman"/>
          <w:szCs w:val="24"/>
        </w:rPr>
        <w:t xml:space="preserve">Tim Penyusun Kamus Pusat Pembinaan dan Pengembangan Bahasa Departemen Pendidikan dan Kebudayaan, </w:t>
      </w:r>
      <w:r w:rsidRPr="00AB3741">
        <w:rPr>
          <w:rFonts w:ascii="Times New Roman" w:hAnsi="Times New Roman" w:cs="Times New Roman"/>
          <w:i/>
          <w:iCs/>
          <w:szCs w:val="24"/>
        </w:rPr>
        <w:t>Kamus Besar Bahasa Indonesia</w:t>
      </w:r>
      <w:r w:rsidRPr="00AB3741">
        <w:rPr>
          <w:rFonts w:ascii="Times New Roman" w:hAnsi="Times New Roman" w:cs="Times New Roman"/>
          <w:szCs w:val="24"/>
        </w:rPr>
        <w:t>.</w:t>
      </w:r>
      <w:r w:rsidRPr="00AB3741">
        <w:rPr>
          <w:rFonts w:ascii="Times New Roman" w:hAnsi="Times New Roman" w:cs="Times New Roman"/>
        </w:rPr>
        <w:fldChar w:fldCharType="end"/>
      </w:r>
      <w:r w:rsidRPr="00AB3741">
        <w:rPr>
          <w:rFonts w:ascii="Times New Roman" w:hAnsi="Times New Roman" w:cs="Times New Roman"/>
        </w:rPr>
        <w:t xml:space="preserve"> </w:t>
      </w:r>
      <w:r w:rsidRPr="0001436F">
        <w:rPr>
          <w:rFonts w:ascii="Times New Roman" w:hAnsi="Times New Roman" w:cs="Times New Roman"/>
        </w:rPr>
        <w:t>Cet III, ed. II. Jakarta: Balai Pustaka, 1994, hlm. 572.</w:t>
      </w:r>
    </w:p>
  </w:footnote>
  <w:footnote w:id="2">
    <w:p w14:paraId="7092E6F2" w14:textId="358E4B49" w:rsidR="00AB3741" w:rsidRPr="00AB3741" w:rsidRDefault="00AB3741" w:rsidP="00AB3741">
      <w:pPr>
        <w:pStyle w:val="FootnoteText"/>
        <w:ind w:firstLine="720"/>
        <w:rPr>
          <w:rFonts w:ascii="Times New Roman" w:hAnsi="Times New Roman" w:cs="Times New Roman"/>
        </w:rPr>
      </w:pPr>
      <w:r>
        <w:rPr>
          <w:rStyle w:val="FootnoteReference"/>
        </w:rPr>
        <w:footnoteRef/>
      </w:r>
      <w:r>
        <w:t xml:space="preserve"> </w:t>
      </w:r>
      <w:r w:rsidRPr="00AB3741">
        <w:rPr>
          <w:rFonts w:ascii="Times New Roman" w:hAnsi="Times New Roman" w:cs="Times New Roman"/>
        </w:rPr>
        <w:fldChar w:fldCharType="begin"/>
      </w:r>
      <w:r w:rsidRPr="00AB3741">
        <w:rPr>
          <w:rFonts w:ascii="Times New Roman" w:hAnsi="Times New Roman" w:cs="Times New Roman"/>
        </w:rPr>
        <w:instrText xml:space="preserve"> ADDIN ZOTERO_ITEM CSL_CITATION {"citationID":"qZzSdJ6n","properties":{"formattedCitation":"Undang-undang, \\uc0\\u8220{}Undang-undang Republik Indonesia No. 13 tahun 1998, Tentang Kesejahteraan Lansia bab I pasal 1.\\uc0\\u8221{}","plainCitation":"Undang-undang, “Undang-undang Republik Indonesia No. 13 tahun 1998, Tentang Kesejahteraan Lansia bab I pasal 1.”","noteIndex":2},"citationItems":[{"id":14,"uris":["http://zotero.org/users/local/YjpDqmo0/items/22JULQEX"],"uri":["http://zotero.org/users/local/YjpDqmo0/items/22JULQEX"],"itemData":{"id":14,"type":"article","title":"Undang-undang Republik Indonesia No. 13 tahun 1998, Tentang Kesejahteraan Lansia bab I pasal 1.","language":"Indonesia","author":[{"family":"Undang-undang","given":""}],"issued":{"date-parts":[["1998"]]}}}],"schema":"https://github.com/citation-style-language/schema/raw/master/csl-citation.json"} </w:instrText>
      </w:r>
      <w:r w:rsidRPr="00AB3741">
        <w:rPr>
          <w:rFonts w:ascii="Times New Roman" w:hAnsi="Times New Roman" w:cs="Times New Roman"/>
        </w:rPr>
        <w:fldChar w:fldCharType="separate"/>
      </w:r>
      <w:r w:rsidRPr="00AB3741">
        <w:rPr>
          <w:rFonts w:ascii="Times New Roman" w:hAnsi="Times New Roman" w:cs="Times New Roman"/>
          <w:szCs w:val="24"/>
        </w:rPr>
        <w:t>Undang-undang, “Undang-undang Republik Indonesia No. 13 tahun 1998, Tentang Kesejahteraan Lansia bab I pasal 1.”</w:t>
      </w:r>
      <w:r w:rsidRPr="00AB3741">
        <w:rPr>
          <w:rFonts w:ascii="Times New Roman" w:hAnsi="Times New Roman" w:cs="Times New Roman"/>
        </w:rPr>
        <w:fldChar w:fldCharType="end"/>
      </w:r>
    </w:p>
  </w:footnote>
  <w:footnote w:id="3">
    <w:p w14:paraId="7C1DD417" w14:textId="17EB7D59" w:rsidR="00AB3741" w:rsidRPr="00AB3741" w:rsidRDefault="00AB3741" w:rsidP="00AB3741">
      <w:pPr>
        <w:pStyle w:val="FootnoteText"/>
        <w:ind w:firstLine="720"/>
        <w:jc w:val="both"/>
        <w:rPr>
          <w:rFonts w:ascii="Times New Roman" w:hAnsi="Times New Roman" w:cs="Times New Roman"/>
        </w:rPr>
      </w:pPr>
      <w:r>
        <w:rPr>
          <w:rStyle w:val="FootnoteReference"/>
        </w:rPr>
        <w:footnoteRef/>
      </w:r>
      <w:r>
        <w:t xml:space="preserve"> </w:t>
      </w:r>
      <w:r>
        <w:fldChar w:fldCharType="begin"/>
      </w:r>
      <w:r>
        <w:instrText xml:space="preserve"> ADDIN ZOTERO_ITEM CSL_CITATION {"citationID":"aifFtY1v","properties":{"formattedCitation":"Firedman, {\\i{}Keperawatan Keluarga}.","plainCitation":"Firedman, Keperawatan Keluarga.","noteIndex":3},"citationItems":[{"id":2,"uris":["http://zotero.org/users/local/YjpDqmo0/items/NV7A97AP"],"uri":["http://zotero.org/users/local/YjpDqmo0/items/NV7A97AP"],"itemData":{"id":2,"type":"book","title":"Keperawatan keluarga","publisher":"EGC","publisher-place":"Jakarta","event-place":"Jakarta","author":[{"family":"Firedman","given":""}],"issued":{"date-parts":[["1998"]]}}}],"schema":"https://github.com/citation-style-language/schema/raw/master/csl-citation.json"} </w:instrText>
      </w:r>
      <w:r>
        <w:fldChar w:fldCharType="separate"/>
      </w:r>
      <w:r w:rsidRPr="00AB3741">
        <w:rPr>
          <w:rFonts w:ascii="Calibri" w:hAnsi="Calibri" w:cs="Calibri"/>
          <w:szCs w:val="24"/>
        </w:rPr>
        <w:t>F</w:t>
      </w:r>
      <w:r w:rsidRPr="00AB3741">
        <w:rPr>
          <w:rFonts w:ascii="Times New Roman" w:hAnsi="Times New Roman" w:cs="Times New Roman"/>
          <w:szCs w:val="24"/>
        </w:rPr>
        <w:t xml:space="preserve">iredman, </w:t>
      </w:r>
      <w:r w:rsidRPr="00AB3741">
        <w:rPr>
          <w:rFonts w:ascii="Times New Roman" w:hAnsi="Times New Roman" w:cs="Times New Roman"/>
          <w:i/>
          <w:iCs/>
          <w:szCs w:val="24"/>
        </w:rPr>
        <w:t>Keper</w:t>
      </w:r>
      <w:r w:rsidRPr="00AB3741">
        <w:rPr>
          <w:rFonts w:ascii="Calibri" w:hAnsi="Calibri" w:cs="Calibri"/>
          <w:i/>
          <w:iCs/>
          <w:szCs w:val="24"/>
        </w:rPr>
        <w:t xml:space="preserve">awatan </w:t>
      </w:r>
      <w:r w:rsidRPr="00AB3741">
        <w:rPr>
          <w:rFonts w:ascii="Times New Roman" w:hAnsi="Times New Roman" w:cs="Times New Roman"/>
          <w:i/>
          <w:iCs/>
          <w:szCs w:val="24"/>
        </w:rPr>
        <w:t>Keluarga</w:t>
      </w:r>
      <w:r w:rsidRPr="00AB3741">
        <w:rPr>
          <w:rFonts w:ascii="Times New Roman" w:hAnsi="Times New Roman" w:cs="Times New Roman"/>
          <w:szCs w:val="24"/>
        </w:rPr>
        <w:t>.</w:t>
      </w:r>
      <w:r>
        <w:fldChar w:fldCharType="end"/>
      </w:r>
      <w:r>
        <w:t xml:space="preserve"> </w:t>
      </w:r>
      <w:r w:rsidRPr="0001436F">
        <w:rPr>
          <w:rFonts w:ascii="Times New Roman" w:hAnsi="Times New Roman" w:cs="Times New Roman"/>
        </w:rPr>
        <w:t>(Jakarta: EGC, 1998), hlm. 32.</w:t>
      </w:r>
    </w:p>
  </w:footnote>
  <w:footnote w:id="4">
    <w:p w14:paraId="2936CA78" w14:textId="36023004" w:rsidR="00AB3741" w:rsidRPr="00AB3741" w:rsidRDefault="00AB3741" w:rsidP="00AB3741">
      <w:pPr>
        <w:pStyle w:val="FootnoteText"/>
        <w:ind w:firstLine="720"/>
        <w:jc w:val="both"/>
        <w:rPr>
          <w:rFonts w:ascii="Times New Roman" w:hAnsi="Times New Roman" w:cs="Times New Roman"/>
        </w:rPr>
      </w:pPr>
      <w:r>
        <w:rPr>
          <w:rStyle w:val="FootnoteReference"/>
        </w:rPr>
        <w:footnoteRef/>
      </w:r>
      <w:r>
        <w:t xml:space="preserve"> </w:t>
      </w:r>
      <w:r w:rsidRPr="00AB3741">
        <w:rPr>
          <w:rFonts w:ascii="Times New Roman" w:hAnsi="Times New Roman" w:cs="Times New Roman"/>
        </w:rPr>
        <w:fldChar w:fldCharType="begin"/>
      </w:r>
      <w:r w:rsidRPr="00AB3741">
        <w:rPr>
          <w:rFonts w:ascii="Times New Roman" w:hAnsi="Times New Roman" w:cs="Times New Roman"/>
        </w:rPr>
        <w:instrText xml:space="preserve"> ADDIN ZOTERO_ITEM CSL_CITATION {"citationID":"ATv7X70D","properties":{"formattedCitation":"Rohmat, \\uc0\\u8220{}Keluarga dan Pola Pengasuhan Anak.\\uc0\\u8221{}","plainCitation":"Rohmat, “Keluarga dan Pola Pengasuhan Anak.”","noteIndex":4},"citationItems":[{"id":3,"uris":["http://zotero.org/users/local/YjpDqmo0/items/F6EZG8EH"],"uri":["http://zotero.org/users/local/YjpDqmo0/items/F6EZG8EH"],"itemData":{"id":3,"type":"article-journal","title":"Keluarga dan Pola Pengasuhan Anak","container-title":"2010","collection-title":"Jurnal Studi Gender dan Anak","page":"35-46","volume":"5","issue":"Keluarga","ISSN":"1907-2791","language":"Indonesia","author":[{"family":"Rohmat","given":""}],"issued":{"literal":"1 Januari- Juni"}}}],"schema":"https://github.com/citation-style-language/schema/raw/master/csl-citation.json"} </w:instrText>
      </w:r>
      <w:r w:rsidRPr="00AB3741">
        <w:rPr>
          <w:rFonts w:ascii="Times New Roman" w:hAnsi="Times New Roman" w:cs="Times New Roman"/>
        </w:rPr>
        <w:fldChar w:fldCharType="separate"/>
      </w:r>
      <w:r w:rsidRPr="00AB3741">
        <w:rPr>
          <w:rFonts w:ascii="Times New Roman" w:hAnsi="Times New Roman" w:cs="Times New Roman"/>
          <w:szCs w:val="24"/>
        </w:rPr>
        <w:t>Rohmat, “Keluarga dan Pola Pengasuhan Anak.”</w:t>
      </w:r>
      <w:r w:rsidRPr="00AB3741">
        <w:rPr>
          <w:rFonts w:ascii="Times New Roman" w:hAnsi="Times New Roman" w:cs="Times New Roman"/>
        </w:rPr>
        <w:fldChar w:fldCharType="end"/>
      </w:r>
      <w:r w:rsidRPr="00AB3741">
        <w:rPr>
          <w:rFonts w:ascii="Times New Roman" w:hAnsi="Times New Roman" w:cs="Times New Roman"/>
        </w:rPr>
        <w:t xml:space="preserve"> Jurnal Studi Gender dan Anak, Vol. 5. No. 1 Jan-Jun 2010 pp. 35-46.</w:t>
      </w:r>
    </w:p>
    <w:p w14:paraId="224B7DC6" w14:textId="396E2EB5" w:rsidR="00AB3741" w:rsidRDefault="00AB3741" w:rsidP="00AB3741">
      <w:pPr>
        <w:pStyle w:val="FootnoteText"/>
        <w:ind w:firstLine="720"/>
      </w:pPr>
    </w:p>
  </w:footnote>
  <w:footnote w:id="5">
    <w:p w14:paraId="528205AE" w14:textId="46C21E1D" w:rsidR="00AB3741" w:rsidRPr="00AB3741" w:rsidRDefault="00AB3741" w:rsidP="00AB3741">
      <w:pPr>
        <w:pStyle w:val="FootnoteText"/>
        <w:ind w:firstLine="720"/>
        <w:rPr>
          <w:rFonts w:ascii="Times New Roman" w:hAnsi="Times New Roman" w:cs="Times New Roman"/>
        </w:rPr>
      </w:pPr>
      <w:r>
        <w:rPr>
          <w:rStyle w:val="FootnoteReference"/>
        </w:rPr>
        <w:footnoteRef/>
      </w:r>
      <w:r>
        <w:t xml:space="preserve"> </w:t>
      </w:r>
      <w:r w:rsidRPr="00C06CA3">
        <w:rPr>
          <w:rFonts w:ascii="Times New Roman" w:hAnsi="Times New Roman" w:cs="Times New Roman"/>
        </w:rPr>
        <w:fldChar w:fldCharType="begin"/>
      </w:r>
      <w:r w:rsidRPr="00C06CA3">
        <w:rPr>
          <w:rFonts w:ascii="Times New Roman" w:hAnsi="Times New Roman" w:cs="Times New Roman"/>
        </w:rPr>
        <w:instrText xml:space="preserve"> ADDIN ZOTERO_ITEM CSL_CITATION {"citationID":"ZLjZAwVW","properties":{"formattedCitation":"Kemkes, \\uc0\\u8220{}http://promkes.kemkes.go.id/wpcontent/uploads/pdf/publikasi_materi_promosi/Lembar%20Balik%20PHBS.pdf,.\\uc0\\u8221{}","plainCitation":"Kemkes, “http://promkes.kemkes.go.id/wpcontent/uploads/pdf/publikasi_materi_promosi/Lembar%20Balik%20PHBS.pdf,.”","noteIndex":5},"citationItems":[{"id":12,"uris":["http://zotero.org/users/local/YjpDqmo0/items/3763AFQN"],"uri":["http://zotero.org/users/local/YjpDqmo0/items/3763AFQN"],"itemData":{"id":12,"type":"article-newspaper","title":"http://promkes.kemkes.go.id/wpcontent/uploads/pdf/publikasi_materi_promosi/Lembar%20Balik%20PHBS.pdf,","language":"Indonesia","author":[{"family":"Kemkes","given":""}],"issued":{"date-parts":[["2019"]],"season":"Oktober"}}}],"schema":"https://github.com/citation-style-language/schema/raw/master/csl-citation.json"} </w:instrText>
      </w:r>
      <w:r w:rsidRPr="00C06CA3">
        <w:rPr>
          <w:rFonts w:ascii="Times New Roman" w:hAnsi="Times New Roman" w:cs="Times New Roman"/>
        </w:rPr>
        <w:fldChar w:fldCharType="separate"/>
      </w:r>
      <w:r w:rsidRPr="00C06CA3">
        <w:rPr>
          <w:rFonts w:ascii="Times New Roman" w:hAnsi="Times New Roman" w:cs="Times New Roman"/>
          <w:szCs w:val="24"/>
        </w:rPr>
        <w:t>Kemkes, “http://promkes.kemkes.go.id/wpcontent/uploads/pdf/publikasi_materi_promosi/Lembar%20Balik%20PHBS.pdf,.”</w:t>
      </w:r>
      <w:r w:rsidRPr="00C06CA3">
        <w:rPr>
          <w:rFonts w:ascii="Times New Roman" w:hAnsi="Times New Roman" w:cs="Times New Roman"/>
        </w:rPr>
        <w:fldChar w:fldCharType="end"/>
      </w:r>
      <w:r w:rsidRPr="00C06CA3">
        <w:rPr>
          <w:rFonts w:ascii="Times New Roman" w:hAnsi="Times New Roman" w:cs="Times New Roman"/>
        </w:rPr>
        <w:t xml:space="preserve"> </w:t>
      </w:r>
      <w:r w:rsidRPr="0001436F">
        <w:rPr>
          <w:rFonts w:ascii="Times New Roman" w:hAnsi="Times New Roman" w:cs="Times New Roman"/>
        </w:rPr>
        <w:t>pukul 18.28 WIB, tanggal 2 Oktober 2019.</w:t>
      </w:r>
    </w:p>
  </w:footnote>
  <w:footnote w:id="6">
    <w:p w14:paraId="38EBA593" w14:textId="77777777" w:rsidR="00714871" w:rsidRPr="0001436F" w:rsidRDefault="00AB3741" w:rsidP="00714871">
      <w:pPr>
        <w:pStyle w:val="FootnoteText"/>
        <w:ind w:firstLine="720"/>
        <w:jc w:val="both"/>
        <w:rPr>
          <w:rFonts w:ascii="Times New Roman" w:hAnsi="Times New Roman" w:cs="Times New Roman"/>
        </w:rPr>
      </w:pPr>
      <w:r w:rsidRPr="00714871">
        <w:rPr>
          <w:rStyle w:val="FootnoteReference"/>
          <w:rFonts w:ascii="Times New Roman" w:hAnsi="Times New Roman" w:cs="Times New Roman"/>
        </w:rPr>
        <w:footnoteRef/>
      </w:r>
      <w:r w:rsidRPr="00714871">
        <w:rPr>
          <w:rFonts w:ascii="Times New Roman" w:hAnsi="Times New Roman" w:cs="Times New Roman"/>
        </w:rPr>
        <w:t xml:space="preserve"> </w:t>
      </w:r>
      <w:r w:rsidRPr="00714871">
        <w:rPr>
          <w:rFonts w:ascii="Times New Roman" w:hAnsi="Times New Roman" w:cs="Times New Roman"/>
        </w:rPr>
        <w:fldChar w:fldCharType="begin"/>
      </w:r>
      <w:r w:rsidRPr="00714871">
        <w:rPr>
          <w:rFonts w:ascii="Times New Roman" w:hAnsi="Times New Roman" w:cs="Times New Roman"/>
        </w:rPr>
        <w:instrText xml:space="preserve"> ADDIN ZOTERO_ITEM CSL_CITATION {"citationID":"ZwYj6xkk","properties":{"formattedCitation":"Sutardji, \\uc0\\u8220{}Karakteristik Demografi dan Sosial Ekonomi Pemulung.\\uc0\\u8221{}","plainCitation":"Sutardji, “Karakteristik Demografi dan Sosial Ekonomi Pemulung.”","noteIndex":6},"citationItems":[{"id":5,"uris":["http://zotero.org/users/local/YjpDqmo0/items/5W7CVS7U"],"uri":["http://zotero.org/users/local/YjpDqmo0/items/5W7CVS7U"],"itemData":{"id":5,"type":"article-journal","title":"Karakteristik Demografi dan Sosial Ekonomi Pemulung","container-title":"Jurnal Geografi UNNES","collection-title":"Jurnal Geografi UNNES","volume":"6","issue":"Pekerjaan Pemulung","language":"Indonesia","author":[{"family":"Sutardji","given":""}],"issued":{"date-parts":[["2009"]]}}}],"schema":"https://github.com/citation-style-language/schema/raw/master/csl-citation.json"} </w:instrText>
      </w:r>
      <w:r w:rsidRPr="00714871">
        <w:rPr>
          <w:rFonts w:ascii="Times New Roman" w:hAnsi="Times New Roman" w:cs="Times New Roman"/>
        </w:rPr>
        <w:fldChar w:fldCharType="separate"/>
      </w:r>
      <w:r w:rsidRPr="00714871">
        <w:rPr>
          <w:rFonts w:ascii="Times New Roman" w:hAnsi="Times New Roman" w:cs="Times New Roman"/>
          <w:szCs w:val="24"/>
        </w:rPr>
        <w:t>Sutardji, “Karakteristik Demografi dan Sosial Ekonomi Pemulung.”</w:t>
      </w:r>
      <w:r w:rsidRPr="00714871">
        <w:rPr>
          <w:rFonts w:ascii="Times New Roman" w:hAnsi="Times New Roman" w:cs="Times New Roman"/>
        </w:rPr>
        <w:fldChar w:fldCharType="end"/>
      </w:r>
      <w:r w:rsidR="00714871">
        <w:t xml:space="preserve"> </w:t>
      </w:r>
      <w:r w:rsidR="00714871" w:rsidRPr="0001436F">
        <w:rPr>
          <w:rFonts w:ascii="Times New Roman" w:hAnsi="Times New Roman" w:cs="Times New Roman"/>
        </w:rPr>
        <w:t>Jurnal Geografi UNNES. Vol 6 No.2 Juli 2009.</w:t>
      </w:r>
    </w:p>
    <w:p w14:paraId="4FCB9B46" w14:textId="595DFBE1" w:rsidR="00AB3741" w:rsidRDefault="00AB3741" w:rsidP="00AB3741">
      <w:pPr>
        <w:pStyle w:val="FootnoteText"/>
        <w:ind w:firstLine="720"/>
      </w:pPr>
    </w:p>
  </w:footnote>
  <w:footnote w:id="7">
    <w:p w14:paraId="37A91CDA" w14:textId="4C83A424" w:rsidR="00714871" w:rsidRPr="00714871" w:rsidRDefault="00714871" w:rsidP="00714871">
      <w:pPr>
        <w:pStyle w:val="FootnoteText"/>
        <w:ind w:firstLine="720"/>
        <w:jc w:val="both"/>
        <w:rPr>
          <w:rFonts w:ascii="Times New Roman" w:hAnsi="Times New Roman" w:cs="Times New Roman"/>
        </w:rPr>
      </w:pPr>
      <w:r w:rsidRPr="00714871">
        <w:rPr>
          <w:rStyle w:val="FootnoteReference"/>
          <w:rFonts w:ascii="Times New Roman" w:hAnsi="Times New Roman" w:cs="Times New Roman"/>
        </w:rPr>
        <w:footnoteRef/>
      </w:r>
      <w:r w:rsidRPr="00714871">
        <w:rPr>
          <w:rFonts w:ascii="Times New Roman" w:hAnsi="Times New Roman" w:cs="Times New Roman"/>
        </w:rPr>
        <w:t xml:space="preserve"> </w:t>
      </w:r>
      <w:r w:rsidRPr="00714871">
        <w:rPr>
          <w:rFonts w:ascii="Times New Roman" w:hAnsi="Times New Roman" w:cs="Times New Roman"/>
        </w:rPr>
        <w:fldChar w:fldCharType="begin"/>
      </w:r>
      <w:r w:rsidRPr="00714871">
        <w:rPr>
          <w:rFonts w:ascii="Times New Roman" w:hAnsi="Times New Roman" w:cs="Times New Roman"/>
        </w:rPr>
        <w:instrText xml:space="preserve"> ADDIN ZOTERO_ITEM CSL_CITATION {"citationID":"ElBA5OP4","properties":{"formattedCitation":"Sidik Sahabudin, Adi P Wahyu, Adi Wiratama Fery, \\uc0\\u8220{}Program Hidup untuk Masyarakat Sehat.\\uc0\\u8221{}","plainCitation":"Sidik Sahabudin, Adi P Wahyu, Adi Wiratama Fery, “Program Hidup untuk Masyarakat Sehat.”","noteIndex":7},"citationItems":[{"id":7,"uris":["http://zotero.org/users/local/YjpDqmo0/items/Y58ZWJR5"],"uri":["http://zotero.org/users/local/YjpDqmo0/items/Y58ZWJR5"],"itemData":{"id":7,"type":"article-journal","title":"Program Hidup untuk Masyarakat Sehat","container-title":"Jurnal Inovasi dan Kewirausahaan","collection-title":"Jurnal Inovasi dan Kewirausahaan","page":"9-13","volume":"2","issue":"Hidup Sehat","ISSN":"2089-3086","language":"Indonesia","author":[{"family":"Sidik Sahabudin, Adi P Wahyu, Adi Wiratama Fery","given":""}],"issued":{"date-parts":[["2013",1]]}}}],"schema":"https://github.com/citation-style-language/schema/raw/master/csl-citation.json"} </w:instrText>
      </w:r>
      <w:r w:rsidRPr="00714871">
        <w:rPr>
          <w:rFonts w:ascii="Times New Roman" w:hAnsi="Times New Roman" w:cs="Times New Roman"/>
        </w:rPr>
        <w:fldChar w:fldCharType="separate"/>
      </w:r>
      <w:r w:rsidRPr="00714871">
        <w:rPr>
          <w:rFonts w:ascii="Times New Roman" w:hAnsi="Times New Roman" w:cs="Times New Roman"/>
          <w:szCs w:val="24"/>
        </w:rPr>
        <w:t>Sidik Sahabudin, Adi P Wahyu, Adi Wiratama Fery, “Program Hidup untuk Masyarakat Sehat.”</w:t>
      </w:r>
      <w:r w:rsidRPr="00714871">
        <w:rPr>
          <w:rFonts w:ascii="Times New Roman" w:hAnsi="Times New Roman" w:cs="Times New Roman"/>
        </w:rPr>
        <w:fldChar w:fldCharType="end"/>
      </w:r>
      <w:r>
        <w:t xml:space="preserve"> </w:t>
      </w:r>
      <w:r w:rsidRPr="0001436F">
        <w:rPr>
          <w:rFonts w:ascii="Times New Roman" w:hAnsi="Times New Roman" w:cs="Times New Roman"/>
        </w:rPr>
        <w:t>Jurnal Inovasi dan Kewirausahaan, Vol. 2, No. 1, Januari 2013.</w:t>
      </w:r>
    </w:p>
  </w:footnote>
  <w:footnote w:id="8">
    <w:p w14:paraId="2EA72006" w14:textId="77777777" w:rsidR="00714871" w:rsidRPr="00714871" w:rsidRDefault="00714871" w:rsidP="00714871">
      <w:pPr>
        <w:pStyle w:val="FootnoteText"/>
        <w:ind w:firstLine="720"/>
        <w:jc w:val="both"/>
        <w:rPr>
          <w:rFonts w:ascii="Times New Roman" w:hAnsi="Times New Roman" w:cs="Times New Roman"/>
        </w:rPr>
      </w:pPr>
      <w:r w:rsidRPr="00714871">
        <w:rPr>
          <w:rStyle w:val="FootnoteReference"/>
          <w:rFonts w:ascii="Times New Roman" w:hAnsi="Times New Roman" w:cs="Times New Roman"/>
        </w:rPr>
        <w:footnoteRef/>
      </w:r>
      <w:r w:rsidRPr="00714871">
        <w:rPr>
          <w:rFonts w:ascii="Times New Roman" w:hAnsi="Times New Roman" w:cs="Times New Roman"/>
        </w:rPr>
        <w:t xml:space="preserve"> </w:t>
      </w:r>
      <w:r w:rsidRPr="00714871">
        <w:rPr>
          <w:rFonts w:ascii="Times New Roman" w:hAnsi="Times New Roman" w:cs="Times New Roman"/>
        </w:rPr>
        <w:fldChar w:fldCharType="begin"/>
      </w:r>
      <w:r w:rsidRPr="00714871">
        <w:rPr>
          <w:rFonts w:ascii="Times New Roman" w:hAnsi="Times New Roman" w:cs="Times New Roman"/>
        </w:rPr>
        <w:instrText xml:space="preserve"> ADDIN ZOTERO_ITEM CSL_CITATION {"citationID":"10zriUio","properties":{"formattedCitation":"Saleha Amiliatun, Lupi Riza,PurnamaSari Endah, \\uc0\\u8220{}Pengenalan Kebersihan Lingkungan Rumah Tradisional Sunda dan Jepang Kepada Siswa SMAN 1 Jatinangor.\\uc0\\u8221{}","plainCitation":"Saleha Amiliatun, Lupi Riza,PurnamaSari Endah, “Pengenalan Kebersihan Lingkungan Rumah Tradisional Sunda dan Jepang Kepada Siswa SMAN 1 Jatinangor.”","noteIndex":8},"citationItems":[{"id":8,"uris":["http://zotero.org/users/local/YjpDqmo0/items/TMRDM2N4"],"uri":["http://zotero.org/users/local/YjpDqmo0/items/TMRDM2N4"],"itemData":{"id":8,"type":"article-journal","title":"Pengenalan Kebersihan Lingkungan Rumah Tradisional Sunda dan Jepang Kepada Siswa SMAN 1 Jatinangor","container-title":"Jurnal Pengabdian Kepada Masyarakat","collection-title":"Jurnal Pengabdian Kepada Masyarakat","page":"124-128","volume":"1","issue":"Kebersihan lingkungan","ISSN":"1410-5675","language":"Indonesia","author":[{"family":"Saleha Amiliatun, Lupi Riza,PurnamaSari Endah","given":""}],"issued":{"date-parts":[["2017",4]]}}}],"schema":"https://github.com/citation-style-language/schema/raw/master/csl-citation.json"} </w:instrText>
      </w:r>
      <w:r w:rsidRPr="00714871">
        <w:rPr>
          <w:rFonts w:ascii="Times New Roman" w:hAnsi="Times New Roman" w:cs="Times New Roman"/>
        </w:rPr>
        <w:fldChar w:fldCharType="separate"/>
      </w:r>
      <w:r w:rsidRPr="00714871">
        <w:rPr>
          <w:rFonts w:ascii="Times New Roman" w:hAnsi="Times New Roman" w:cs="Times New Roman"/>
          <w:szCs w:val="24"/>
        </w:rPr>
        <w:t>Saleha Amiliatun, Lupi Riza,PurnamaSari Endah, “Pengenalan Kebersihan Lingkungan Rumah Tradisional Sunda dan Jepang Kepada Siswa SMAN 1 Jatinangor.”</w:t>
      </w:r>
      <w:r w:rsidRPr="00714871">
        <w:rPr>
          <w:rFonts w:ascii="Times New Roman" w:hAnsi="Times New Roman" w:cs="Times New Roman"/>
        </w:rPr>
        <w:fldChar w:fldCharType="end"/>
      </w:r>
      <w:r w:rsidRPr="00714871">
        <w:rPr>
          <w:rFonts w:ascii="Times New Roman" w:hAnsi="Times New Roman" w:cs="Times New Roman"/>
        </w:rPr>
        <w:t xml:space="preserve"> Jurnal Pengabdian Kepada Masyarakat, Vol. 1, No.2, April 2017: 124-128.</w:t>
      </w:r>
    </w:p>
    <w:p w14:paraId="6AA52B28" w14:textId="1535EF46" w:rsidR="00714871" w:rsidRDefault="00714871" w:rsidP="00714871">
      <w:pPr>
        <w:pStyle w:val="FootnoteText"/>
        <w:ind w:firstLine="720"/>
      </w:pPr>
    </w:p>
  </w:footnote>
  <w:footnote w:id="9">
    <w:p w14:paraId="1BC14D0E" w14:textId="65927F43" w:rsidR="0085629A" w:rsidRPr="00707151" w:rsidRDefault="0085629A" w:rsidP="00707151">
      <w:pPr>
        <w:pStyle w:val="FootnoteText"/>
        <w:ind w:firstLine="720"/>
        <w:jc w:val="both"/>
        <w:rPr>
          <w:rFonts w:ascii="Times New Roman" w:hAnsi="Times New Roman" w:cs="Times New Roman"/>
        </w:rPr>
      </w:pPr>
      <w:r w:rsidRPr="00714871">
        <w:rPr>
          <w:rStyle w:val="FootnoteReference"/>
          <w:rFonts w:ascii="Times New Roman" w:hAnsi="Times New Roman" w:cs="Times New Roman"/>
        </w:rPr>
        <w:footnoteRef/>
      </w:r>
      <w:r w:rsidRPr="00714871">
        <w:rPr>
          <w:rFonts w:ascii="Times New Roman" w:hAnsi="Times New Roman" w:cs="Times New Roman"/>
        </w:rPr>
        <w:t xml:space="preserve"> </w:t>
      </w:r>
      <w:r w:rsidRPr="00714871">
        <w:rPr>
          <w:rFonts w:ascii="Times New Roman" w:hAnsi="Times New Roman" w:cs="Times New Roman"/>
        </w:rPr>
        <w:fldChar w:fldCharType="begin"/>
      </w:r>
      <w:r w:rsidR="002F15DA">
        <w:rPr>
          <w:rFonts w:ascii="Times New Roman" w:hAnsi="Times New Roman" w:cs="Times New Roman"/>
        </w:rPr>
        <w:instrText xml:space="preserve"> ADDIN ZOTERO_ITEM CSL_CITATION {"citationID":"7GzhOm4E","properties":{"formattedCitation":"Kemkes, \\uc0\\u8220{}http://promkes.kemkes.go.id/phbs.\\uc0\\u8221{}","plainCitation":"Kemkes, “http://promkes.kemkes.go.id/phbs.”","noteIndex":9},"citationItems":[{"id":13,"uris":["http://zotero.org/users/local/YjpDqmo0/items/Q4ZIK38U"],"uri":["http://zotero.org/users/local/YjpDqmo0/items/Q4ZIK38U"],"itemData":{"id":13,"type":"article-newspaper","title":"http://promkes.kemkes.go.id/phbs","language":"Indonesia","author":[{"family":"Kemkes","given":""}],"issued":{"date-parts":[["2019"]],"season":"Oktober"}}}],"schema":"https://github.com/citation-style-language/schema/raw/master/csl-citation.json"} </w:instrText>
      </w:r>
      <w:r w:rsidRPr="00714871">
        <w:rPr>
          <w:rFonts w:ascii="Times New Roman" w:hAnsi="Times New Roman" w:cs="Times New Roman"/>
        </w:rPr>
        <w:fldChar w:fldCharType="separate"/>
      </w:r>
      <w:r w:rsidRPr="00714871">
        <w:rPr>
          <w:rFonts w:ascii="Times New Roman" w:hAnsi="Times New Roman" w:cs="Times New Roman"/>
          <w:szCs w:val="24"/>
        </w:rPr>
        <w:t>Kemkes, “http://promkes.kemkes.go.id/phbs.”</w:t>
      </w:r>
      <w:r w:rsidRPr="00714871">
        <w:rPr>
          <w:rFonts w:ascii="Times New Roman" w:hAnsi="Times New Roman" w:cs="Times New Roman"/>
        </w:rPr>
        <w:fldChar w:fldCharType="end"/>
      </w:r>
      <w:r>
        <w:t xml:space="preserve"> </w:t>
      </w:r>
      <w:r w:rsidRPr="0001436F">
        <w:rPr>
          <w:rFonts w:ascii="Times New Roman" w:hAnsi="Times New Roman" w:cs="Times New Roman"/>
        </w:rPr>
        <w:t>pukul 08:54 WIB, tanggal 3 Oktober 2019.</w:t>
      </w:r>
    </w:p>
  </w:footnote>
  <w:footnote w:id="10">
    <w:p w14:paraId="392E3E98" w14:textId="0CD19E8E" w:rsidR="00707151" w:rsidRPr="00DF15B4" w:rsidRDefault="00707151" w:rsidP="00707151">
      <w:pPr>
        <w:pStyle w:val="FootnoteText"/>
        <w:ind w:firstLine="720"/>
        <w:jc w:val="both"/>
        <w:rPr>
          <w:rFonts w:ascii="Times New Roman" w:hAnsi="Times New Roman" w:cs="Times New Roman"/>
        </w:rPr>
      </w:pPr>
      <w:r w:rsidRPr="00DF15B4">
        <w:rPr>
          <w:rStyle w:val="FootnoteReference"/>
          <w:rFonts w:ascii="Times New Roman" w:hAnsi="Times New Roman" w:cs="Times New Roman"/>
        </w:rPr>
        <w:footnoteRef/>
      </w:r>
      <w:r w:rsidRPr="00DF15B4">
        <w:rPr>
          <w:rFonts w:ascii="Times New Roman" w:hAnsi="Times New Roman" w:cs="Times New Roman"/>
        </w:rPr>
        <w:t xml:space="preserve"> </w:t>
      </w:r>
      <w:r w:rsidRPr="00DF15B4">
        <w:rPr>
          <w:rFonts w:ascii="Times New Roman" w:hAnsi="Times New Roman" w:cs="Times New Roman"/>
        </w:rPr>
        <w:fldChar w:fldCharType="begin"/>
      </w:r>
      <w:r w:rsidR="002F15DA">
        <w:rPr>
          <w:rFonts w:ascii="Times New Roman" w:hAnsi="Times New Roman" w:cs="Times New Roman"/>
        </w:rPr>
        <w:instrText xml:space="preserve"> ADDIN ZOTERO_ITEM CSL_CITATION {"citationID":"SvVyKyMi","properties":{"formattedCitation":"Nur Hikma, \\uc0\\u8220{}Aspek Psikologis Tokoh Utama dalam Novel Sepatu Dahlan Karya Khrisna Pabicara( Kajian Psikologi Humanistik Abraham Maslow).\\uc0\\u8221{}","plainCitation":"Nur Hikma, “Aspek Psikologis Tokoh Utama dalam Novel Sepatu Dahlan Karya Khrisna Pabicara( Kajian Psikologi Humanistik Abraham Maslow).”","noteIndex":10},"citationItems":[{"id":9,"uris":["http://zotero.org/users/local/YjpDqmo0/items/3D56SKYA"],"uri":["http://zotero.org/users/local/YjpDqmo0/items/3D56SKYA"],"itemData":{"id":9,"type":"article-journal","title":"Aspek Psikologis Tokoh Utama dalam Novel Sepatu Dahlan Karya Khrisna Pabicara( Kajian Psikologi Humanistik Abraham Maslow)","container-title":"Jurnal Humanika","collection-title":"Junal Humanika","volume":"3","issue":"Psikologi Humanistik","language":"Indonesia","author":[{"family":"Nur Hikma","given":""}],"issued":{"date-parts":[["2015"]],"season":"Desember"}}}],"schema":"https://github.com/citation-style-language/schema/raw/master/csl-citation.json"} </w:instrText>
      </w:r>
      <w:r w:rsidRPr="00DF15B4">
        <w:rPr>
          <w:rFonts w:ascii="Times New Roman" w:hAnsi="Times New Roman" w:cs="Times New Roman"/>
        </w:rPr>
        <w:fldChar w:fldCharType="separate"/>
      </w:r>
      <w:r w:rsidRPr="00DF15B4">
        <w:rPr>
          <w:rFonts w:ascii="Times New Roman" w:hAnsi="Times New Roman" w:cs="Times New Roman"/>
          <w:szCs w:val="24"/>
        </w:rPr>
        <w:t>Nur Hikma, “Aspek Psikologis Tokoh Utama dalam Novel Sepatu Dahlan Karya Khrisna Pabicara( Kajian Psikologi Humanistik Abraham Maslow).”</w:t>
      </w:r>
      <w:r w:rsidRPr="00DF15B4">
        <w:rPr>
          <w:rFonts w:ascii="Times New Roman" w:hAnsi="Times New Roman" w:cs="Times New Roman"/>
        </w:rPr>
        <w:fldChar w:fldCharType="end"/>
      </w:r>
      <w:r>
        <w:t xml:space="preserve"> </w:t>
      </w:r>
      <w:r w:rsidRPr="001A4BAA">
        <w:rPr>
          <w:rFonts w:ascii="Times New Roman" w:hAnsi="Times New Roman" w:cs="Times New Roman"/>
        </w:rPr>
        <w:t>Jurnal Humanika, No. 15, Vol. 3, Desember 2015.</w:t>
      </w:r>
    </w:p>
  </w:footnote>
  <w:footnote w:id="11">
    <w:p w14:paraId="48AD41FE" w14:textId="57E234C1" w:rsidR="002F15DA" w:rsidRPr="002F15DA" w:rsidRDefault="002F15DA" w:rsidP="002F15DA">
      <w:pPr>
        <w:pStyle w:val="FootnoteText"/>
        <w:ind w:firstLine="720"/>
        <w:rPr>
          <w:rFonts w:ascii="Times New Roman" w:hAnsi="Times New Roman" w:cs="Times New Roman"/>
        </w:rPr>
      </w:pPr>
      <w:r w:rsidRPr="002F15DA">
        <w:rPr>
          <w:rStyle w:val="FootnoteReference"/>
          <w:rFonts w:ascii="Times New Roman" w:hAnsi="Times New Roman" w:cs="Times New Roman"/>
        </w:rPr>
        <w:footnoteRef/>
      </w:r>
      <w:r w:rsidRPr="002F15DA">
        <w:rPr>
          <w:rFonts w:ascii="Times New Roman" w:hAnsi="Times New Roman" w:cs="Times New Roman"/>
        </w:rPr>
        <w:t xml:space="preserve"> </w:t>
      </w:r>
      <w:r w:rsidRPr="002F15DA">
        <w:rPr>
          <w:rFonts w:ascii="Times New Roman" w:hAnsi="Times New Roman" w:cs="Times New Roman"/>
        </w:rPr>
        <w:fldChar w:fldCharType="begin"/>
      </w:r>
      <w:r w:rsidRPr="002F15DA">
        <w:rPr>
          <w:rFonts w:ascii="Times New Roman" w:hAnsi="Times New Roman" w:cs="Times New Roman"/>
        </w:rPr>
        <w:instrText xml:space="preserve"> ADDIN ZOTERO_ITEM CSL_CITATION {"citationID":"vKsxr0E3","properties":{"formattedCitation":"Abraham Maslow, {\\i{}Motivation and Personality (Teori Motivasi dengan Ancangan Hirarki Kebutuhan Manusia)}.","plainCitation":"Abraham Maslow, Motivation and Personality (Teori Motivasi dengan Ancangan Hirarki Kebutuhan Manusia).","noteIndex":11},"citationItems":[{"id":18,"uris":["http://zotero.org/users/local/YjpDqmo0/items/JWUGRA2S"],"uri":["http://zotero.org/users/local/YjpDqmo0/items/JWUGRA2S"],"itemData":{"id":18,"type":"book","title":"Motivation and Personality (Teori Motivasi dengan Ancangan Hirarki Kebutuhan Manusia)","publisher":"PT Gramedia","publisher-place":"Jakarta","event-place":"Jakarta","language":"Indonesia","author":[{"family":"Abraham Maslow","given":""}],"issued":{"date-parts":[["1984"]]}}}],"schema":"https://github.com/citation-style-language/schema/raw/master/csl-citation.json"} </w:instrText>
      </w:r>
      <w:r w:rsidRPr="002F15DA">
        <w:rPr>
          <w:rFonts w:ascii="Times New Roman" w:hAnsi="Times New Roman" w:cs="Times New Roman"/>
        </w:rPr>
        <w:fldChar w:fldCharType="separate"/>
      </w:r>
      <w:r w:rsidRPr="002F15DA">
        <w:rPr>
          <w:rFonts w:ascii="Times New Roman" w:hAnsi="Times New Roman" w:cs="Times New Roman"/>
          <w:szCs w:val="24"/>
        </w:rPr>
        <w:t xml:space="preserve">Abraham Maslow, </w:t>
      </w:r>
      <w:r w:rsidRPr="002F15DA">
        <w:rPr>
          <w:rFonts w:ascii="Times New Roman" w:hAnsi="Times New Roman" w:cs="Times New Roman"/>
          <w:i/>
          <w:iCs/>
          <w:szCs w:val="24"/>
        </w:rPr>
        <w:t>Motivation and Personality (Teori Motivasi dengan Ancangan Hirarki Kebutuhan Manusia)</w:t>
      </w:r>
      <w:r w:rsidRPr="002F15DA">
        <w:rPr>
          <w:rFonts w:ascii="Times New Roman" w:hAnsi="Times New Roman" w:cs="Times New Roman"/>
          <w:szCs w:val="24"/>
        </w:rPr>
        <w:t>.</w:t>
      </w:r>
      <w:r w:rsidRPr="002F15DA">
        <w:rPr>
          <w:rFonts w:ascii="Times New Roman" w:hAnsi="Times New Roman" w:cs="Times New Roman"/>
        </w:rPr>
        <w:fldChar w:fldCharType="end"/>
      </w:r>
      <w:r w:rsidRPr="002F15DA">
        <w:rPr>
          <w:rFonts w:ascii="Times New Roman" w:hAnsi="Times New Roman" w:cs="Times New Roman"/>
        </w:rPr>
        <w:t xml:space="preserve"> Penerjemah Nurul Iman (Jakarta: PT Gramedia, 1984), hal. 41.</w:t>
      </w:r>
    </w:p>
  </w:footnote>
  <w:footnote w:id="12">
    <w:p w14:paraId="37C28328" w14:textId="640E6C01" w:rsidR="004E301A" w:rsidRPr="004E301A" w:rsidRDefault="004E301A" w:rsidP="004E301A">
      <w:pPr>
        <w:pStyle w:val="FootnoteText"/>
        <w:ind w:firstLine="720"/>
        <w:rPr>
          <w:rFonts w:ascii="Times New Roman" w:hAnsi="Times New Roman" w:cs="Times New Roman"/>
        </w:rPr>
      </w:pPr>
      <w:r w:rsidRPr="004E301A">
        <w:rPr>
          <w:rStyle w:val="FootnoteReference"/>
          <w:rFonts w:ascii="Times New Roman" w:hAnsi="Times New Roman" w:cs="Times New Roman"/>
        </w:rPr>
        <w:footnoteRef/>
      </w:r>
      <w:r w:rsidRPr="004E301A">
        <w:rPr>
          <w:rFonts w:ascii="Times New Roman" w:hAnsi="Times New Roman" w:cs="Times New Roman"/>
        </w:rPr>
        <w:t xml:space="preserve"> </w:t>
      </w:r>
      <w:r w:rsidRPr="004E301A">
        <w:rPr>
          <w:rFonts w:ascii="Times New Roman" w:hAnsi="Times New Roman" w:cs="Times New Roman"/>
        </w:rPr>
        <w:fldChar w:fldCharType="begin"/>
      </w:r>
      <w:r w:rsidRPr="004E301A">
        <w:rPr>
          <w:rFonts w:ascii="Times New Roman" w:hAnsi="Times New Roman" w:cs="Times New Roman"/>
        </w:rPr>
        <w:instrText xml:space="preserve"> ADDIN ZOTERO_ITEM CSL_CITATION {"citationID":"V7KCMEwG","properties":{"formattedCitation":"Duane Schultz, {\\i{}Psikologi Pertumbuhan: Model-model Kepribadian Sehat terjemahan Yustinus}.","plainCitation":"Duane Schultz, Psikologi Pertumbuhan: Model-model Kepribadian Sehat terjemahan Yustinus.","noteIndex":12},"citationItems":[{"id":19,"uris":["http://zotero.org/users/local/YjpDqmo0/items/K56KYL9M"],"uri":["http://zotero.org/users/local/YjpDqmo0/items/K56KYL9M"],"itemData":{"id":19,"type":"book","title":"Psikologi Pertumbuhan: Model-model Kepribadian Sehat terjemahan Yustinus","publisher":"Kanisius","publisher-place":"Yogyakarta","event-place":"Yogyakarta","language":"Indonesia","author":[{"family":"Duane Schultz","given":""}],"issued":{"date-parts":[["1991"]]}}}],"schema":"https://github.com/citation-style-language/schema/raw/master/csl-citation.json"} </w:instrText>
      </w:r>
      <w:r w:rsidRPr="004E301A">
        <w:rPr>
          <w:rFonts w:ascii="Times New Roman" w:hAnsi="Times New Roman" w:cs="Times New Roman"/>
        </w:rPr>
        <w:fldChar w:fldCharType="separate"/>
      </w:r>
      <w:r w:rsidRPr="004E301A">
        <w:rPr>
          <w:rFonts w:ascii="Times New Roman" w:hAnsi="Times New Roman" w:cs="Times New Roman"/>
          <w:szCs w:val="24"/>
        </w:rPr>
        <w:t xml:space="preserve">Duane Schultz, </w:t>
      </w:r>
      <w:r w:rsidRPr="004E301A">
        <w:rPr>
          <w:rFonts w:ascii="Times New Roman" w:hAnsi="Times New Roman" w:cs="Times New Roman"/>
          <w:i/>
          <w:iCs/>
          <w:szCs w:val="24"/>
        </w:rPr>
        <w:t>Psikologi Pertumbuhan: Model-model Kepribadian Sehat terjemahan Yustinus</w:t>
      </w:r>
      <w:r w:rsidRPr="004E301A">
        <w:rPr>
          <w:rFonts w:ascii="Times New Roman" w:hAnsi="Times New Roman" w:cs="Times New Roman"/>
          <w:szCs w:val="24"/>
        </w:rPr>
        <w:t>.</w:t>
      </w:r>
      <w:r w:rsidRPr="004E301A">
        <w:rPr>
          <w:rFonts w:ascii="Times New Roman" w:hAnsi="Times New Roman" w:cs="Times New Roman"/>
        </w:rPr>
        <w:fldChar w:fldCharType="end"/>
      </w:r>
      <w:r w:rsidRPr="004E301A">
        <w:rPr>
          <w:rFonts w:ascii="Times New Roman" w:hAnsi="Times New Roman" w:cs="Times New Roman"/>
        </w:rPr>
        <w:t xml:space="preserve"> (Yogyakarta: Kanisius, 1991), hal. 293.</w:t>
      </w:r>
    </w:p>
  </w:footnote>
  <w:footnote w:id="13">
    <w:p w14:paraId="32D0098E" w14:textId="20F3256C" w:rsidR="00714871" w:rsidRPr="0001436F" w:rsidRDefault="00714871" w:rsidP="00714871">
      <w:pPr>
        <w:pStyle w:val="FootnoteText"/>
        <w:ind w:firstLine="720"/>
        <w:jc w:val="both"/>
        <w:rPr>
          <w:rFonts w:ascii="Times New Roman" w:hAnsi="Times New Roman" w:cs="Times New Roman"/>
        </w:rPr>
      </w:pPr>
      <w:r w:rsidRPr="00714871">
        <w:rPr>
          <w:rStyle w:val="FootnoteReference"/>
          <w:rFonts w:ascii="Times New Roman" w:hAnsi="Times New Roman" w:cs="Times New Roman"/>
        </w:rPr>
        <w:footnoteRef/>
      </w:r>
      <w:r w:rsidRPr="00714871">
        <w:rPr>
          <w:rFonts w:ascii="Times New Roman" w:hAnsi="Times New Roman" w:cs="Times New Roman"/>
        </w:rPr>
        <w:t xml:space="preserve"> </w:t>
      </w:r>
      <w:r w:rsidRPr="00714871">
        <w:rPr>
          <w:rFonts w:ascii="Times New Roman" w:hAnsi="Times New Roman" w:cs="Times New Roman"/>
        </w:rPr>
        <w:fldChar w:fldCharType="begin"/>
      </w:r>
      <w:r w:rsidR="004E301A">
        <w:rPr>
          <w:rFonts w:ascii="Times New Roman" w:hAnsi="Times New Roman" w:cs="Times New Roman"/>
        </w:rPr>
        <w:instrText xml:space="preserve"> ADDIN ZOTERO_ITEM CSL_CITATION {"citationID":"utZK1Juv","properties":{"formattedCitation":"Mbah Min, \\uc0\\u8220{}Wawancara.\\uc0\\u8221{}","plainCitation":"Mbah Min, “Wawancara.”","noteIndex":13},"citationItems":[{"id":15,"uris":["http://zotero.org/users/local/YjpDqmo0/items/LIHNGB2C"],"uri":["http://zotero.org/users/local/YjpDqmo0/items/LIHNGB2C"],"itemData":{"id":15,"type":"article","title":"Wawancara","language":"Indonesia","author":[{"family":"Mbah Min","given":""}],"issued":{"date-parts":[["2019"]],"season":"Oktober"}}}],"schema":"https://github.com/citation-style-language/schema/raw/master/csl-citation.json"} </w:instrText>
      </w:r>
      <w:r w:rsidRPr="00714871">
        <w:rPr>
          <w:rFonts w:ascii="Times New Roman" w:hAnsi="Times New Roman" w:cs="Times New Roman"/>
        </w:rPr>
        <w:fldChar w:fldCharType="separate"/>
      </w:r>
      <w:r w:rsidRPr="00714871">
        <w:rPr>
          <w:rFonts w:ascii="Times New Roman" w:hAnsi="Times New Roman" w:cs="Times New Roman"/>
          <w:szCs w:val="24"/>
        </w:rPr>
        <w:t>Mbah Min, “Wawancara.”</w:t>
      </w:r>
      <w:r w:rsidRPr="00714871">
        <w:rPr>
          <w:rFonts w:ascii="Times New Roman" w:hAnsi="Times New Roman" w:cs="Times New Roman"/>
        </w:rPr>
        <w:fldChar w:fldCharType="end"/>
      </w:r>
      <w:r>
        <w:t xml:space="preserve"> </w:t>
      </w:r>
      <w:r w:rsidRPr="0001436F">
        <w:rPr>
          <w:rFonts w:ascii="Times New Roman" w:hAnsi="Times New Roman" w:cs="Times New Roman"/>
        </w:rPr>
        <w:t>pemilik lapak rosok Babarsari, tanggal 1 Oktober 2019.</w:t>
      </w:r>
    </w:p>
    <w:p w14:paraId="0C169CFD" w14:textId="33FAE5F3" w:rsidR="00714871" w:rsidRDefault="00714871" w:rsidP="00714871">
      <w:pPr>
        <w:pStyle w:val="FootnoteText"/>
        <w:ind w:firstLine="720"/>
      </w:pPr>
    </w:p>
  </w:footnote>
  <w:footnote w:id="14">
    <w:p w14:paraId="675491F5" w14:textId="002AE279" w:rsidR="00F030A1" w:rsidRPr="00714871" w:rsidRDefault="00F030A1" w:rsidP="00F030A1">
      <w:pPr>
        <w:pStyle w:val="FootnoteText"/>
        <w:ind w:firstLine="720"/>
        <w:jc w:val="both"/>
        <w:rPr>
          <w:rFonts w:ascii="Times New Roman" w:hAnsi="Times New Roman" w:cs="Times New Roman"/>
        </w:rPr>
      </w:pPr>
      <w:r w:rsidRPr="00714871">
        <w:rPr>
          <w:rStyle w:val="FootnoteReference"/>
          <w:rFonts w:ascii="Times New Roman" w:hAnsi="Times New Roman" w:cs="Times New Roman"/>
        </w:rPr>
        <w:footnoteRef/>
      </w:r>
      <w:r w:rsidRPr="00714871">
        <w:rPr>
          <w:rFonts w:ascii="Times New Roman" w:hAnsi="Times New Roman" w:cs="Times New Roman"/>
        </w:rPr>
        <w:t xml:space="preserve"> </w:t>
      </w:r>
      <w:r w:rsidRPr="00714871">
        <w:rPr>
          <w:rFonts w:ascii="Times New Roman" w:hAnsi="Times New Roman" w:cs="Times New Roman"/>
        </w:rPr>
        <w:fldChar w:fldCharType="begin"/>
      </w:r>
      <w:r w:rsidR="004E301A">
        <w:rPr>
          <w:rFonts w:ascii="Times New Roman" w:hAnsi="Times New Roman" w:cs="Times New Roman"/>
        </w:rPr>
        <w:instrText xml:space="preserve"> ADDIN ZOTERO_ITEM CSL_CITATION {"citationID":"SsXCWKKr","properties":{"formattedCitation":"Mbah Min.","plainCitation":"Mbah Min.","noteIndex":14},"citationItems":[{"id":15,"uris":["http://zotero.org/users/local/YjpDqmo0/items/LIHNGB2C"],"uri":["http://zotero.org/users/local/YjpDqmo0/items/LIHNGB2C"],"itemData":{"id":15,"type":"article","title":"Wawancara","language":"Indonesia","author":[{"family":"Mbah Min","given":""}],"issued":{"date-parts":[["2019"]],"season":"Oktober"}}}],"schema":"https://github.com/citation-style-language/schema/raw/master/csl-citation.json"} </w:instrText>
      </w:r>
      <w:r w:rsidRPr="00714871">
        <w:rPr>
          <w:rFonts w:ascii="Times New Roman" w:hAnsi="Times New Roman" w:cs="Times New Roman"/>
        </w:rPr>
        <w:fldChar w:fldCharType="separate"/>
      </w:r>
      <w:r w:rsidR="002F15DA" w:rsidRPr="002F15DA">
        <w:rPr>
          <w:rFonts w:ascii="Times New Roman" w:hAnsi="Times New Roman" w:cs="Times New Roman"/>
        </w:rPr>
        <w:t>Mbah Min.</w:t>
      </w:r>
      <w:r w:rsidRPr="00714871">
        <w:rPr>
          <w:rFonts w:ascii="Times New Roman" w:hAnsi="Times New Roman" w:cs="Times New Roman"/>
        </w:rPr>
        <w:fldChar w:fldCharType="end"/>
      </w:r>
      <w:r>
        <w:t xml:space="preserve"> </w:t>
      </w:r>
      <w:r w:rsidRPr="0001436F">
        <w:rPr>
          <w:rFonts w:ascii="Times New Roman" w:hAnsi="Times New Roman" w:cs="Times New Roman"/>
        </w:rPr>
        <w:t>pemilik lapak rosok Babarsari, tanggal 1 Oktober 2019.</w:t>
      </w:r>
    </w:p>
  </w:footnote>
  <w:footnote w:id="15">
    <w:p w14:paraId="59668C81" w14:textId="0046B699" w:rsidR="00714871" w:rsidRPr="00D361FE" w:rsidRDefault="00714871" w:rsidP="00D361FE">
      <w:pPr>
        <w:pStyle w:val="FootnoteText"/>
        <w:ind w:firstLine="720"/>
        <w:jc w:val="both"/>
        <w:rPr>
          <w:rFonts w:ascii="Times New Roman" w:hAnsi="Times New Roman" w:cs="Times New Roman"/>
        </w:rPr>
      </w:pPr>
      <w:r w:rsidRPr="00714871">
        <w:rPr>
          <w:rStyle w:val="FootnoteReference"/>
          <w:rFonts w:ascii="Times New Roman" w:hAnsi="Times New Roman" w:cs="Times New Roman"/>
        </w:rPr>
        <w:footnoteRef/>
      </w:r>
      <w:r w:rsidRPr="00714871">
        <w:rPr>
          <w:rFonts w:ascii="Times New Roman" w:hAnsi="Times New Roman" w:cs="Times New Roman"/>
        </w:rPr>
        <w:t xml:space="preserve"> </w:t>
      </w:r>
      <w:r w:rsidRPr="00714871">
        <w:rPr>
          <w:rFonts w:ascii="Times New Roman" w:hAnsi="Times New Roman" w:cs="Times New Roman"/>
        </w:rPr>
        <w:fldChar w:fldCharType="begin"/>
      </w:r>
      <w:r w:rsidR="002F15DA">
        <w:rPr>
          <w:rFonts w:ascii="Times New Roman" w:hAnsi="Times New Roman" w:cs="Times New Roman"/>
        </w:rPr>
        <w:instrText xml:space="preserve"> ADDIN ZOTERO_ITEM CSL_CITATION {"citationID":"GRDvGAKC","properties":{"formattedCitation":"Umbu Pindi, \\uc0\\u8220{}Wawancara.\\uc0\\u8221{}","plainCitation":"Umbu Pindi, “Wawancara.”","noteIndex":14},"citationItems":[{"id":16,"uris":["http://zotero.org/users/local/YjpDqmo0/items/9V6RW36E"],"uri":["http://zotero.org/users/local/YjpDqmo0/items/9V6RW36E"],"itemData":{"id":16,"type":"article","title":"Wawancara","language":"Indonesia","author":[{"family":"Umbu Pindi","given":""}],"issued":{"date-parts":[["2019"]],"season":"Oktober"}}}],"schema":"https://github.com/citation-style-language/schema/raw/master/csl-citation.json"} </w:instrText>
      </w:r>
      <w:r w:rsidRPr="00714871">
        <w:rPr>
          <w:rFonts w:ascii="Times New Roman" w:hAnsi="Times New Roman" w:cs="Times New Roman"/>
        </w:rPr>
        <w:fldChar w:fldCharType="separate"/>
      </w:r>
      <w:r w:rsidRPr="00714871">
        <w:rPr>
          <w:rFonts w:ascii="Times New Roman" w:hAnsi="Times New Roman" w:cs="Times New Roman"/>
          <w:szCs w:val="24"/>
        </w:rPr>
        <w:t>Umbu Pindi, “Wawancara.”</w:t>
      </w:r>
      <w:r w:rsidRPr="00714871">
        <w:rPr>
          <w:rFonts w:ascii="Times New Roman" w:hAnsi="Times New Roman" w:cs="Times New Roman"/>
        </w:rPr>
        <w:fldChar w:fldCharType="end"/>
      </w:r>
      <w:r>
        <w:t xml:space="preserve"> </w:t>
      </w:r>
      <w:r w:rsidRPr="0001436F">
        <w:rPr>
          <w:rFonts w:ascii="Times New Roman" w:hAnsi="Times New Roman" w:cs="Times New Roman"/>
        </w:rPr>
        <w:t>Pendamping anak-anak di Lapak Rosok Babarsari, tanggal 1 Oktober 2019.</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876E2"/>
    <w:multiLevelType w:val="hybridMultilevel"/>
    <w:tmpl w:val="0B8A211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1CE3D0A"/>
    <w:multiLevelType w:val="hybridMultilevel"/>
    <w:tmpl w:val="36467048"/>
    <w:lvl w:ilvl="0" w:tplc="38E8756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46F8669B"/>
    <w:multiLevelType w:val="hybridMultilevel"/>
    <w:tmpl w:val="6C5EEDB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55DD5914"/>
    <w:multiLevelType w:val="hybridMultilevel"/>
    <w:tmpl w:val="2102B436"/>
    <w:lvl w:ilvl="0" w:tplc="2294E66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671A0BB1"/>
    <w:multiLevelType w:val="hybridMultilevel"/>
    <w:tmpl w:val="8436B03E"/>
    <w:lvl w:ilvl="0" w:tplc="92C890A0">
      <w:start w:val="2"/>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2"/>
  </w:num>
  <w:num w:numId="3">
    <w:abstractNumId w:val="3"/>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3741"/>
    <w:rsid w:val="000513BB"/>
    <w:rsid w:val="000B7DA8"/>
    <w:rsid w:val="000D037F"/>
    <w:rsid w:val="000D6173"/>
    <w:rsid w:val="00116FC7"/>
    <w:rsid w:val="00124483"/>
    <w:rsid w:val="00127ABC"/>
    <w:rsid w:val="00266C16"/>
    <w:rsid w:val="002830D1"/>
    <w:rsid w:val="002F15DA"/>
    <w:rsid w:val="002F420B"/>
    <w:rsid w:val="002F5CC8"/>
    <w:rsid w:val="00365EE2"/>
    <w:rsid w:val="0036788E"/>
    <w:rsid w:val="00371DAC"/>
    <w:rsid w:val="003739D0"/>
    <w:rsid w:val="003972DF"/>
    <w:rsid w:val="003C1120"/>
    <w:rsid w:val="003F364A"/>
    <w:rsid w:val="004073F7"/>
    <w:rsid w:val="004A060F"/>
    <w:rsid w:val="004C000E"/>
    <w:rsid w:val="004E301A"/>
    <w:rsid w:val="00582264"/>
    <w:rsid w:val="005D0093"/>
    <w:rsid w:val="005D42ED"/>
    <w:rsid w:val="005F0A02"/>
    <w:rsid w:val="006025F0"/>
    <w:rsid w:val="00624D45"/>
    <w:rsid w:val="00666534"/>
    <w:rsid w:val="00666A88"/>
    <w:rsid w:val="00695AF7"/>
    <w:rsid w:val="006A2714"/>
    <w:rsid w:val="00707151"/>
    <w:rsid w:val="00714871"/>
    <w:rsid w:val="007E00B7"/>
    <w:rsid w:val="0082052A"/>
    <w:rsid w:val="0085629A"/>
    <w:rsid w:val="008760F0"/>
    <w:rsid w:val="00897356"/>
    <w:rsid w:val="008B75A6"/>
    <w:rsid w:val="00940469"/>
    <w:rsid w:val="00971E83"/>
    <w:rsid w:val="009C4EA5"/>
    <w:rsid w:val="009D1ED8"/>
    <w:rsid w:val="009D34E4"/>
    <w:rsid w:val="00A41BA9"/>
    <w:rsid w:val="00AA36C8"/>
    <w:rsid w:val="00AB3741"/>
    <w:rsid w:val="00AC2CAE"/>
    <w:rsid w:val="00AD632A"/>
    <w:rsid w:val="00AD6A3D"/>
    <w:rsid w:val="00AE5F67"/>
    <w:rsid w:val="00B27A5C"/>
    <w:rsid w:val="00B3381F"/>
    <w:rsid w:val="00BB3B7E"/>
    <w:rsid w:val="00BF14ED"/>
    <w:rsid w:val="00C06CA3"/>
    <w:rsid w:val="00C836BC"/>
    <w:rsid w:val="00C871AC"/>
    <w:rsid w:val="00CB53A0"/>
    <w:rsid w:val="00D05FC9"/>
    <w:rsid w:val="00D361FE"/>
    <w:rsid w:val="00D36827"/>
    <w:rsid w:val="00DD010D"/>
    <w:rsid w:val="00DD2F48"/>
    <w:rsid w:val="00DF15B4"/>
    <w:rsid w:val="00DF4FA8"/>
    <w:rsid w:val="00E70A7B"/>
    <w:rsid w:val="00E96ED8"/>
    <w:rsid w:val="00ED0043"/>
    <w:rsid w:val="00EF6C22"/>
    <w:rsid w:val="00F030A1"/>
    <w:rsid w:val="00F2398E"/>
    <w:rsid w:val="00FE2A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7D3AA3"/>
  <w15:chartTrackingRefBased/>
  <w15:docId w15:val="{B244552F-74E0-4F13-83F0-323A85D8EA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B374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B3741"/>
    <w:pPr>
      <w:ind w:left="720"/>
      <w:contextualSpacing/>
    </w:pPr>
  </w:style>
  <w:style w:type="paragraph" w:styleId="FootnoteText">
    <w:name w:val="footnote text"/>
    <w:basedOn w:val="Normal"/>
    <w:link w:val="FootnoteTextChar"/>
    <w:uiPriority w:val="99"/>
    <w:unhideWhenUsed/>
    <w:rsid w:val="00AB3741"/>
    <w:pPr>
      <w:spacing w:after="0" w:line="240" w:lineRule="auto"/>
    </w:pPr>
    <w:rPr>
      <w:sz w:val="20"/>
      <w:szCs w:val="20"/>
    </w:rPr>
  </w:style>
  <w:style w:type="character" w:customStyle="1" w:styleId="FootnoteTextChar">
    <w:name w:val="Footnote Text Char"/>
    <w:basedOn w:val="DefaultParagraphFont"/>
    <w:link w:val="FootnoteText"/>
    <w:uiPriority w:val="99"/>
    <w:rsid w:val="00AB3741"/>
    <w:rPr>
      <w:sz w:val="20"/>
      <w:szCs w:val="20"/>
    </w:rPr>
  </w:style>
  <w:style w:type="character" w:styleId="FootnoteReference">
    <w:name w:val="footnote reference"/>
    <w:basedOn w:val="DefaultParagraphFont"/>
    <w:uiPriority w:val="99"/>
    <w:semiHidden/>
    <w:unhideWhenUsed/>
    <w:rsid w:val="00AB3741"/>
    <w:rPr>
      <w:vertAlign w:val="superscript"/>
    </w:rPr>
  </w:style>
  <w:style w:type="character" w:styleId="Hyperlink">
    <w:name w:val="Hyperlink"/>
    <w:basedOn w:val="DefaultParagraphFont"/>
    <w:uiPriority w:val="99"/>
    <w:unhideWhenUsed/>
    <w:rsid w:val="00AB3741"/>
    <w:rPr>
      <w:color w:val="0000FF"/>
      <w:u w:val="single"/>
    </w:rPr>
  </w:style>
  <w:style w:type="paragraph" w:styleId="Bibliography">
    <w:name w:val="Bibliography"/>
    <w:basedOn w:val="Normal"/>
    <w:next w:val="Normal"/>
    <w:uiPriority w:val="37"/>
    <w:unhideWhenUsed/>
    <w:rsid w:val="00DF15B4"/>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sajiworaka@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4</TotalTime>
  <Pages>15</Pages>
  <Words>5525</Words>
  <Characters>31496</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45</cp:revision>
  <dcterms:created xsi:type="dcterms:W3CDTF">2019-10-09T14:18:00Z</dcterms:created>
  <dcterms:modified xsi:type="dcterms:W3CDTF">2019-10-17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g4BA4eaO"/&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